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6E6F" w:rsidRPr="003B2ACF" w:rsidRDefault="00F26E6F" w:rsidP="00F26E6F">
      <w:pPr>
        <w:spacing w:line="480" w:lineRule="auto"/>
        <w:jc w:val="both"/>
        <w:rPr>
          <w:rFonts w:ascii="Times New Roman" w:hAnsi="Times New Roman" w:cs="Times New Roman"/>
          <w:b/>
          <w:lang w:val="en-US"/>
        </w:rPr>
      </w:pPr>
      <w:r w:rsidRPr="003B2ACF">
        <w:rPr>
          <w:rFonts w:ascii="Times New Roman" w:hAnsi="Times New Roman" w:cs="Times New Roman"/>
          <w:b/>
          <w:lang w:val="en-US"/>
        </w:rPr>
        <w:t xml:space="preserve">Supplementary Table 1. Clinical characteristics of the </w:t>
      </w:r>
      <w:r w:rsidRPr="003B2ACF">
        <w:rPr>
          <w:rFonts w:ascii="Times New Roman" w:hAnsi="Times New Roman" w:cs="Times New Roman"/>
          <w:b/>
          <w:i/>
          <w:lang w:val="en-US"/>
        </w:rPr>
        <w:t>AIP</w:t>
      </w:r>
      <w:r w:rsidRPr="003B2ACF">
        <w:rPr>
          <w:rFonts w:ascii="Times New Roman" w:hAnsi="Times New Roman" w:cs="Times New Roman"/>
          <w:b/>
          <w:lang w:val="en-US"/>
        </w:rPr>
        <w:t xml:space="preserve"> positive prospectively diagnosed patients</w:t>
      </w:r>
    </w:p>
    <w:tbl>
      <w:tblPr>
        <w:tblStyle w:val="Tablanormal2"/>
        <w:tblW w:w="8647" w:type="dxa"/>
        <w:tblLook w:val="04A0" w:firstRow="1" w:lastRow="0" w:firstColumn="1" w:lastColumn="0" w:noHBand="0" w:noVBand="1"/>
      </w:tblPr>
      <w:tblGrid>
        <w:gridCol w:w="4253"/>
        <w:gridCol w:w="4394"/>
      </w:tblGrid>
      <w:tr w:rsidR="00F26E6F" w:rsidRPr="003B2ACF" w:rsidTr="00F16441">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4253" w:type="dxa"/>
            <w:tcBorders>
              <w:right w:val="nil"/>
            </w:tcBorders>
            <w:shd w:val="clear" w:color="auto" w:fill="E7E6E6" w:themeFill="background2"/>
          </w:tcPr>
          <w:p w:rsidR="00F26E6F" w:rsidRPr="003B2ACF" w:rsidRDefault="00F26E6F" w:rsidP="00F16441">
            <w:pPr>
              <w:spacing w:after="160" w:line="480" w:lineRule="auto"/>
              <w:jc w:val="both"/>
              <w:rPr>
                <w:rFonts w:ascii="Times New Roman" w:hAnsi="Times New Roman" w:cs="Times New Roman"/>
                <w:bCs w:val="0"/>
                <w:lang w:val="en-US"/>
              </w:rPr>
            </w:pPr>
            <w:r w:rsidRPr="003B2ACF">
              <w:rPr>
                <w:rFonts w:ascii="Times New Roman" w:hAnsi="Times New Roman" w:cs="Times New Roman"/>
                <w:bCs w:val="0"/>
                <w:lang w:val="en-US"/>
              </w:rPr>
              <w:t>Clinical characteristic</w:t>
            </w:r>
          </w:p>
        </w:tc>
        <w:tc>
          <w:tcPr>
            <w:tcW w:w="4394" w:type="dxa"/>
            <w:tcBorders>
              <w:top w:val="single" w:sz="4" w:space="0" w:color="7F7F7F" w:themeColor="text1" w:themeTint="80"/>
              <w:left w:val="nil"/>
              <w:bottom w:val="single" w:sz="4" w:space="0" w:color="auto"/>
              <w:right w:val="nil"/>
            </w:tcBorders>
            <w:shd w:val="clear" w:color="auto" w:fill="E7E6E6" w:themeFill="background2"/>
          </w:tcPr>
          <w:p w:rsidR="00F26E6F" w:rsidRPr="003B2ACF" w:rsidRDefault="00F26E6F" w:rsidP="00F16441">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en-US"/>
              </w:rPr>
            </w:pPr>
            <w:r w:rsidRPr="003B2ACF">
              <w:rPr>
                <w:rFonts w:ascii="Times New Roman" w:hAnsi="Times New Roman" w:cs="Times New Roman"/>
                <w:bCs w:val="0"/>
                <w:lang w:val="en-US"/>
              </w:rPr>
              <w:t>N=19</w:t>
            </w:r>
          </w:p>
        </w:tc>
      </w:tr>
      <w:tr w:rsidR="00F26E6F" w:rsidRPr="003B2ACF" w:rsidTr="00E21E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Borders>
              <w:bottom w:val="nil"/>
              <w:right w:val="nil"/>
            </w:tcBorders>
          </w:tcPr>
          <w:p w:rsidR="00F26E6F" w:rsidRPr="003B2ACF" w:rsidRDefault="00F26E6F" w:rsidP="00F16441">
            <w:pPr>
              <w:spacing w:after="160" w:line="480" w:lineRule="auto"/>
              <w:jc w:val="both"/>
              <w:rPr>
                <w:rFonts w:ascii="Times New Roman" w:hAnsi="Times New Roman" w:cs="Times New Roman"/>
                <w:bCs w:val="0"/>
                <w:lang w:val="en-US"/>
              </w:rPr>
            </w:pPr>
            <w:r w:rsidRPr="003B2ACF">
              <w:rPr>
                <w:rFonts w:ascii="Times New Roman" w:hAnsi="Times New Roman" w:cs="Times New Roman"/>
                <w:bCs w:val="0"/>
                <w:lang w:val="en-US"/>
              </w:rPr>
              <w:t>Familial, n (%)</w:t>
            </w:r>
          </w:p>
        </w:tc>
        <w:tc>
          <w:tcPr>
            <w:tcW w:w="4394" w:type="dxa"/>
            <w:tcBorders>
              <w:top w:val="single" w:sz="4" w:space="0" w:color="auto"/>
              <w:left w:val="nil"/>
              <w:bottom w:val="nil"/>
              <w:right w:val="nil"/>
            </w:tcBorders>
          </w:tcPr>
          <w:p w:rsidR="00F26E6F" w:rsidRPr="003B2ACF" w:rsidRDefault="00F26E6F" w:rsidP="00F16441">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19 (100%)</w:t>
            </w:r>
          </w:p>
        </w:tc>
      </w:tr>
      <w:tr w:rsidR="00F26E6F" w:rsidRPr="003B2ACF" w:rsidTr="00E27733">
        <w:tc>
          <w:tcPr>
            <w:cnfStyle w:val="001000000000" w:firstRow="0" w:lastRow="0" w:firstColumn="1" w:lastColumn="0" w:oddVBand="0" w:evenVBand="0" w:oddHBand="0" w:evenHBand="0" w:firstRowFirstColumn="0" w:firstRowLastColumn="0" w:lastRowFirstColumn="0" w:lastRowLastColumn="0"/>
            <w:tcW w:w="4253" w:type="dxa"/>
            <w:tcBorders>
              <w:top w:val="nil"/>
              <w:bottom w:val="nil"/>
              <w:right w:val="nil"/>
            </w:tcBorders>
          </w:tcPr>
          <w:p w:rsidR="00F26E6F" w:rsidRPr="003B2ACF" w:rsidRDefault="00F26E6F" w:rsidP="00F16441">
            <w:pPr>
              <w:spacing w:after="160" w:line="480" w:lineRule="auto"/>
              <w:jc w:val="both"/>
              <w:rPr>
                <w:rFonts w:ascii="Times New Roman" w:hAnsi="Times New Roman" w:cs="Times New Roman"/>
                <w:bCs w:val="0"/>
                <w:lang w:val="en-US"/>
              </w:rPr>
            </w:pPr>
            <w:r w:rsidRPr="003B2ACF">
              <w:rPr>
                <w:rFonts w:ascii="Times New Roman" w:hAnsi="Times New Roman" w:cs="Times New Roman"/>
                <w:bCs w:val="0"/>
                <w:lang w:val="en-US"/>
              </w:rPr>
              <w:t>Gender, n (% male)</w:t>
            </w:r>
            <w:r>
              <w:rPr>
                <w:rFonts w:ascii="Times New Roman" w:hAnsi="Times New Roman" w:cs="Times New Roman"/>
                <w:bCs w:val="0"/>
                <w:lang w:val="en-US"/>
              </w:rPr>
              <w:t xml:space="preserve"> </w:t>
            </w:r>
          </w:p>
        </w:tc>
        <w:tc>
          <w:tcPr>
            <w:tcW w:w="4394" w:type="dxa"/>
            <w:tcBorders>
              <w:top w:val="nil"/>
              <w:left w:val="nil"/>
              <w:bottom w:val="nil"/>
              <w:right w:val="nil"/>
            </w:tcBorders>
          </w:tcPr>
          <w:p w:rsidR="00F26E6F" w:rsidRPr="003B2ACF" w:rsidRDefault="00F26E6F" w:rsidP="00F16441">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 xml:space="preserve">12 </w:t>
            </w:r>
            <w:r w:rsidRPr="003B2ACF">
              <w:rPr>
                <w:rFonts w:ascii="Arial" w:hAnsi="Arial" w:cs="Arial"/>
                <w:lang w:val="en-US"/>
              </w:rPr>
              <w:t>(</w:t>
            </w:r>
            <w:r w:rsidRPr="003B2ACF">
              <w:rPr>
                <w:rFonts w:ascii="Times New Roman" w:hAnsi="Times New Roman" w:cs="Times New Roman"/>
                <w:lang w:val="en-US"/>
              </w:rPr>
              <w:t>63.</w:t>
            </w:r>
            <w:r>
              <w:rPr>
                <w:rFonts w:ascii="Times New Roman" w:hAnsi="Times New Roman" w:cs="Times New Roman"/>
                <w:lang w:val="en-US"/>
              </w:rPr>
              <w:t>2</w:t>
            </w:r>
            <w:r w:rsidRPr="003B2ACF">
              <w:rPr>
                <w:rFonts w:ascii="Times New Roman" w:hAnsi="Times New Roman" w:cs="Times New Roman"/>
                <w:lang w:val="en-US"/>
              </w:rPr>
              <w:t>%</w:t>
            </w:r>
            <w:r w:rsidRPr="003B2ACF">
              <w:rPr>
                <w:rFonts w:ascii="Arial" w:hAnsi="Arial" w:cs="Arial"/>
                <w:lang w:val="en-US"/>
              </w:rPr>
              <w:t>)</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right w:val="nil"/>
            </w:tcBorders>
          </w:tcPr>
          <w:p w:rsidR="00F26E6F" w:rsidRPr="003B2ACF" w:rsidRDefault="00F26E6F" w:rsidP="00F16441">
            <w:pPr>
              <w:spacing w:after="160" w:line="480" w:lineRule="auto"/>
              <w:jc w:val="both"/>
              <w:rPr>
                <w:rFonts w:ascii="Times New Roman" w:hAnsi="Times New Roman" w:cs="Times New Roman"/>
                <w:bCs w:val="0"/>
                <w:lang w:val="en-US"/>
              </w:rPr>
            </w:pPr>
            <w:r w:rsidRPr="003B2ACF">
              <w:rPr>
                <w:rFonts w:ascii="Times New Roman" w:hAnsi="Times New Roman" w:cs="Times New Roman"/>
                <w:bCs w:val="0"/>
                <w:lang w:val="en-US"/>
              </w:rPr>
              <w:t>Diagnosis, n (%)</w:t>
            </w:r>
          </w:p>
          <w:p w:rsidR="00F26E6F" w:rsidRPr="003B2ACF" w:rsidRDefault="00F26E6F" w:rsidP="00F16441">
            <w:pPr>
              <w:spacing w:after="160" w:line="480" w:lineRule="auto"/>
              <w:jc w:val="both"/>
              <w:rPr>
                <w:rFonts w:ascii="Times New Roman" w:hAnsi="Times New Roman" w:cs="Times New Roman"/>
                <w:bCs w:val="0"/>
                <w:lang w:val="en-US"/>
              </w:rPr>
            </w:pPr>
            <w:r w:rsidRPr="003B2ACF">
              <w:rPr>
                <w:rFonts w:ascii="Times New Roman" w:hAnsi="Times New Roman" w:cs="Times New Roman"/>
                <w:bCs w:val="0"/>
                <w:lang w:val="en-US"/>
              </w:rPr>
              <w:t>GH excess</w:t>
            </w:r>
          </w:p>
          <w:p w:rsidR="00F26E6F" w:rsidRPr="003B2ACF" w:rsidRDefault="00F26E6F" w:rsidP="00F16441">
            <w:pPr>
              <w:spacing w:after="160" w:line="480" w:lineRule="auto"/>
              <w:jc w:val="both"/>
              <w:rPr>
                <w:rFonts w:ascii="Times New Roman" w:hAnsi="Times New Roman" w:cs="Times New Roman"/>
                <w:bCs w:val="0"/>
                <w:lang w:val="en-US"/>
              </w:rPr>
            </w:pPr>
            <w:r w:rsidRPr="003B2ACF">
              <w:rPr>
                <w:rFonts w:ascii="Times New Roman" w:hAnsi="Times New Roman" w:cs="Times New Roman"/>
                <w:bCs w:val="0"/>
                <w:lang w:val="en-US"/>
              </w:rPr>
              <w:t>NFPA</w:t>
            </w:r>
          </w:p>
        </w:tc>
        <w:tc>
          <w:tcPr>
            <w:tcW w:w="4394" w:type="dxa"/>
            <w:tcBorders>
              <w:top w:val="nil"/>
              <w:left w:val="nil"/>
              <w:bottom w:val="nil"/>
              <w:right w:val="nil"/>
            </w:tcBorders>
          </w:tcPr>
          <w:p w:rsidR="00F26E6F" w:rsidRPr="003B2ACF" w:rsidRDefault="00F26E6F" w:rsidP="00F16441">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p w:rsidR="00F26E6F" w:rsidRPr="003B2ACF" w:rsidRDefault="00F26E6F" w:rsidP="00F16441">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9 (47.4%)</w:t>
            </w:r>
          </w:p>
          <w:p w:rsidR="00F26E6F" w:rsidRPr="003B2ACF" w:rsidRDefault="00F26E6F" w:rsidP="00F16441">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10 (52.6%</w:t>
            </w:r>
            <w:r w:rsidRPr="003B2ACF">
              <w:rPr>
                <w:rFonts w:ascii="Arial" w:hAnsi="Arial" w:cs="Arial"/>
                <w:lang w:val="en-US"/>
              </w:rPr>
              <w:t>)</w:t>
            </w:r>
          </w:p>
        </w:tc>
      </w:tr>
      <w:tr w:rsidR="00F26E6F" w:rsidRPr="003B2ACF" w:rsidTr="00E27733">
        <w:tc>
          <w:tcPr>
            <w:cnfStyle w:val="001000000000" w:firstRow="0" w:lastRow="0" w:firstColumn="1" w:lastColumn="0" w:oddVBand="0" w:evenVBand="0" w:oddHBand="0" w:evenHBand="0" w:firstRowFirstColumn="0" w:firstRowLastColumn="0" w:lastRowFirstColumn="0" w:lastRowLastColumn="0"/>
            <w:tcW w:w="4253" w:type="dxa"/>
            <w:tcBorders>
              <w:top w:val="nil"/>
              <w:bottom w:val="nil"/>
              <w:right w:val="nil"/>
            </w:tcBorders>
          </w:tcPr>
          <w:p w:rsidR="00F26E6F" w:rsidRPr="003B2ACF" w:rsidRDefault="00F26E6F" w:rsidP="00F16441">
            <w:pPr>
              <w:spacing w:line="480" w:lineRule="auto"/>
              <w:jc w:val="both"/>
              <w:rPr>
                <w:rFonts w:ascii="Times New Roman" w:hAnsi="Times New Roman" w:cs="Times New Roman"/>
                <w:lang w:val="en-US"/>
              </w:rPr>
            </w:pPr>
            <w:r w:rsidRPr="003B2ACF">
              <w:rPr>
                <w:rFonts w:ascii="Times New Roman" w:hAnsi="Times New Roman" w:cs="Times New Roman"/>
                <w:bCs w:val="0"/>
                <w:lang w:val="en-US"/>
              </w:rPr>
              <w:t>Age at diagnosis (years)</w:t>
            </w:r>
          </w:p>
        </w:tc>
        <w:tc>
          <w:tcPr>
            <w:tcW w:w="4394" w:type="dxa"/>
            <w:tcBorders>
              <w:top w:val="nil"/>
              <w:left w:val="nil"/>
              <w:bottom w:val="nil"/>
              <w:right w:val="nil"/>
            </w:tcBorders>
          </w:tcPr>
          <w:p w:rsidR="00F26E6F" w:rsidRPr="003B2ACF" w:rsidRDefault="00F26E6F" w:rsidP="00F1644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30 [19-37]</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right w:val="nil"/>
            </w:tcBorders>
          </w:tcPr>
          <w:p w:rsidR="00F26E6F" w:rsidRPr="003B2ACF" w:rsidRDefault="00F26E6F" w:rsidP="00F16441">
            <w:pPr>
              <w:spacing w:after="160" w:line="480" w:lineRule="auto"/>
              <w:jc w:val="both"/>
              <w:rPr>
                <w:rFonts w:ascii="Times New Roman" w:hAnsi="Times New Roman" w:cs="Times New Roman"/>
                <w:b w:val="0"/>
                <w:bCs w:val="0"/>
                <w:lang w:val="en-US"/>
              </w:rPr>
            </w:pPr>
            <w:r w:rsidRPr="003B2ACF">
              <w:rPr>
                <w:rFonts w:ascii="Times New Roman" w:hAnsi="Times New Roman" w:cs="Times New Roman"/>
                <w:bCs w:val="0"/>
                <w:lang w:val="en-US"/>
              </w:rPr>
              <w:t xml:space="preserve">Maximum diameter (mm)* </w:t>
            </w:r>
          </w:p>
        </w:tc>
        <w:tc>
          <w:tcPr>
            <w:tcW w:w="4394" w:type="dxa"/>
            <w:tcBorders>
              <w:top w:val="nil"/>
              <w:left w:val="nil"/>
              <w:bottom w:val="nil"/>
              <w:right w:val="nil"/>
            </w:tcBorders>
          </w:tcPr>
          <w:p w:rsidR="00F26E6F" w:rsidRPr="003B2ACF" w:rsidRDefault="00F26E6F" w:rsidP="00F16441">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6 [4.9-10]</w:t>
            </w:r>
          </w:p>
        </w:tc>
      </w:tr>
      <w:tr w:rsidR="00F26E6F" w:rsidRPr="003B2ACF" w:rsidTr="00E27733">
        <w:tc>
          <w:tcPr>
            <w:cnfStyle w:val="001000000000" w:firstRow="0" w:lastRow="0" w:firstColumn="1" w:lastColumn="0" w:oddVBand="0" w:evenVBand="0" w:oddHBand="0" w:evenHBand="0" w:firstRowFirstColumn="0" w:firstRowLastColumn="0" w:lastRowFirstColumn="0" w:lastRowLastColumn="0"/>
            <w:tcW w:w="4253" w:type="dxa"/>
            <w:tcBorders>
              <w:top w:val="nil"/>
              <w:bottom w:val="nil"/>
              <w:right w:val="nil"/>
            </w:tcBorders>
          </w:tcPr>
          <w:p w:rsidR="00F26E6F" w:rsidRPr="003B2ACF" w:rsidRDefault="00F26E6F" w:rsidP="00F16441">
            <w:pPr>
              <w:spacing w:after="160" w:line="480" w:lineRule="auto"/>
              <w:jc w:val="both"/>
              <w:rPr>
                <w:rFonts w:ascii="Times New Roman" w:hAnsi="Times New Roman" w:cs="Times New Roman"/>
                <w:bCs w:val="0"/>
                <w:lang w:val="en-US"/>
              </w:rPr>
            </w:pPr>
            <w:proofErr w:type="spellStart"/>
            <w:r w:rsidRPr="003B2ACF">
              <w:rPr>
                <w:rFonts w:ascii="Times New Roman" w:hAnsi="Times New Roman" w:cs="Times New Roman"/>
                <w:bCs w:val="0"/>
                <w:lang w:val="en-US"/>
              </w:rPr>
              <w:t>Macroadenoma</w:t>
            </w:r>
            <w:proofErr w:type="spellEnd"/>
            <w:r w:rsidRPr="003B2ACF">
              <w:rPr>
                <w:rFonts w:ascii="Times New Roman" w:hAnsi="Times New Roman" w:cs="Times New Roman"/>
                <w:bCs w:val="0"/>
                <w:lang w:val="en-US"/>
              </w:rPr>
              <w:t>, n (%)</w:t>
            </w:r>
          </w:p>
        </w:tc>
        <w:tc>
          <w:tcPr>
            <w:tcW w:w="4394" w:type="dxa"/>
            <w:tcBorders>
              <w:top w:val="nil"/>
              <w:left w:val="nil"/>
              <w:bottom w:val="nil"/>
              <w:right w:val="nil"/>
            </w:tcBorders>
          </w:tcPr>
          <w:p w:rsidR="00F26E6F" w:rsidRPr="003B2ACF" w:rsidRDefault="00F26E6F" w:rsidP="00F16441">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6 (31.</w:t>
            </w:r>
            <w:r>
              <w:rPr>
                <w:rFonts w:ascii="Times New Roman" w:hAnsi="Times New Roman" w:cs="Times New Roman"/>
                <w:lang w:val="en-US"/>
              </w:rPr>
              <w:t>6</w:t>
            </w:r>
            <w:r w:rsidRPr="003B2ACF">
              <w:rPr>
                <w:rFonts w:ascii="Times New Roman" w:hAnsi="Times New Roman" w:cs="Times New Roman"/>
                <w:lang w:val="en-US"/>
              </w:rPr>
              <w:t xml:space="preserve">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right w:val="nil"/>
            </w:tcBorders>
          </w:tcPr>
          <w:p w:rsidR="00F26E6F" w:rsidRPr="003B2ACF" w:rsidRDefault="00F26E6F" w:rsidP="00F16441">
            <w:pPr>
              <w:spacing w:after="160" w:line="480" w:lineRule="auto"/>
              <w:jc w:val="both"/>
              <w:rPr>
                <w:rFonts w:ascii="Times New Roman" w:hAnsi="Times New Roman" w:cs="Times New Roman"/>
                <w:bCs w:val="0"/>
                <w:lang w:val="en-US"/>
              </w:rPr>
            </w:pPr>
            <w:proofErr w:type="spellStart"/>
            <w:r w:rsidRPr="003B2ACF">
              <w:rPr>
                <w:rFonts w:ascii="Times New Roman" w:hAnsi="Times New Roman" w:cs="Times New Roman"/>
                <w:bCs w:val="0"/>
                <w:lang w:val="en-US"/>
              </w:rPr>
              <w:t>Extrasellar</w:t>
            </w:r>
            <w:proofErr w:type="spellEnd"/>
            <w:r w:rsidRPr="003B2ACF">
              <w:rPr>
                <w:rFonts w:ascii="Times New Roman" w:hAnsi="Times New Roman" w:cs="Times New Roman"/>
                <w:bCs w:val="0"/>
                <w:lang w:val="en-US"/>
              </w:rPr>
              <w:t xml:space="preserve"> extension, n (%)</w:t>
            </w:r>
          </w:p>
        </w:tc>
        <w:tc>
          <w:tcPr>
            <w:tcW w:w="4394" w:type="dxa"/>
            <w:tcBorders>
              <w:top w:val="nil"/>
              <w:left w:val="nil"/>
              <w:bottom w:val="nil"/>
              <w:right w:val="nil"/>
            </w:tcBorders>
          </w:tcPr>
          <w:p w:rsidR="00F26E6F" w:rsidRPr="003B2ACF" w:rsidRDefault="00F26E6F" w:rsidP="00F16441">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 xml:space="preserve">2 </w:t>
            </w:r>
            <w:r w:rsidRPr="003B2ACF">
              <w:rPr>
                <w:rFonts w:ascii="Arial" w:hAnsi="Arial" w:cs="Arial"/>
                <w:lang w:val="en-US"/>
              </w:rPr>
              <w:t>(</w:t>
            </w:r>
            <w:r w:rsidRPr="003B2ACF">
              <w:rPr>
                <w:rFonts w:ascii="Times New Roman" w:hAnsi="Times New Roman" w:cs="Times New Roman"/>
                <w:lang w:val="en-US"/>
              </w:rPr>
              <w:t>11.</w:t>
            </w:r>
            <w:r>
              <w:rPr>
                <w:rFonts w:ascii="Times New Roman" w:hAnsi="Times New Roman" w:cs="Times New Roman"/>
                <w:lang w:val="en-US"/>
              </w:rPr>
              <w:t>8</w:t>
            </w:r>
            <w:r w:rsidRPr="003B2ACF">
              <w:rPr>
                <w:rFonts w:ascii="Times New Roman" w:hAnsi="Times New Roman" w:cs="Times New Roman"/>
                <w:lang w:val="en-US"/>
              </w:rPr>
              <w:t>%</w:t>
            </w:r>
            <w:r w:rsidRPr="003B2ACF">
              <w:rPr>
                <w:rFonts w:ascii="Arial" w:hAnsi="Arial" w:cs="Arial"/>
                <w:lang w:val="en-US"/>
              </w:rPr>
              <w:t>)</w:t>
            </w:r>
            <w:r>
              <w:rPr>
                <w:rFonts w:ascii="Times New Roman" w:hAnsi="Times New Roman" w:cs="Times New Roman"/>
                <w:lang w:val="en-US"/>
              </w:rPr>
              <w:t xml:space="preserve"> </w:t>
            </w:r>
          </w:p>
        </w:tc>
      </w:tr>
      <w:tr w:rsidR="00F26E6F" w:rsidRPr="003B2ACF" w:rsidTr="00E27733">
        <w:tc>
          <w:tcPr>
            <w:cnfStyle w:val="001000000000" w:firstRow="0" w:lastRow="0" w:firstColumn="1" w:lastColumn="0" w:oddVBand="0" w:evenVBand="0" w:oddHBand="0" w:evenHBand="0" w:firstRowFirstColumn="0" w:firstRowLastColumn="0" w:lastRowFirstColumn="0" w:lastRowLastColumn="0"/>
            <w:tcW w:w="4253" w:type="dxa"/>
            <w:tcBorders>
              <w:top w:val="nil"/>
              <w:bottom w:val="nil"/>
              <w:right w:val="nil"/>
            </w:tcBorders>
          </w:tcPr>
          <w:p w:rsidR="00F26E6F" w:rsidRPr="003B2ACF" w:rsidRDefault="00F26E6F" w:rsidP="00F16441">
            <w:pPr>
              <w:spacing w:after="160" w:line="480" w:lineRule="auto"/>
              <w:jc w:val="both"/>
              <w:rPr>
                <w:rFonts w:ascii="Times New Roman" w:hAnsi="Times New Roman" w:cs="Times New Roman"/>
                <w:bCs w:val="0"/>
                <w:lang w:val="en-US"/>
              </w:rPr>
            </w:pPr>
            <w:r w:rsidRPr="003B2ACF">
              <w:rPr>
                <w:rFonts w:ascii="Times New Roman" w:hAnsi="Times New Roman" w:cs="Times New Roman"/>
                <w:bCs w:val="0"/>
                <w:lang w:val="en-US"/>
              </w:rPr>
              <w:t>Pituitary apoplexy, n (%)</w:t>
            </w:r>
          </w:p>
        </w:tc>
        <w:tc>
          <w:tcPr>
            <w:tcW w:w="4394" w:type="dxa"/>
            <w:tcBorders>
              <w:top w:val="nil"/>
              <w:left w:val="nil"/>
              <w:bottom w:val="nil"/>
              <w:right w:val="nil"/>
            </w:tcBorders>
          </w:tcPr>
          <w:p w:rsidR="00F26E6F" w:rsidRPr="003B2ACF" w:rsidRDefault="00F26E6F" w:rsidP="00F16441">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0 (0%)</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Borders>
              <w:top w:val="nil"/>
              <w:right w:val="nil"/>
            </w:tcBorders>
          </w:tcPr>
          <w:p w:rsidR="00F26E6F" w:rsidRPr="003B2ACF" w:rsidRDefault="00F26E6F" w:rsidP="00F16441">
            <w:pPr>
              <w:spacing w:after="160" w:line="480" w:lineRule="auto"/>
              <w:jc w:val="both"/>
              <w:rPr>
                <w:rFonts w:ascii="Times New Roman" w:hAnsi="Times New Roman" w:cs="Times New Roman"/>
                <w:b w:val="0"/>
                <w:bCs w:val="0"/>
                <w:lang w:val="en-US"/>
              </w:rPr>
            </w:pPr>
            <w:r w:rsidRPr="003B2ACF">
              <w:rPr>
                <w:rFonts w:ascii="Times New Roman" w:hAnsi="Times New Roman" w:cs="Times New Roman"/>
                <w:bCs w:val="0"/>
                <w:lang w:val="en-US"/>
              </w:rPr>
              <w:t>Number of treatments*</w:t>
            </w:r>
          </w:p>
        </w:tc>
        <w:tc>
          <w:tcPr>
            <w:tcW w:w="4394" w:type="dxa"/>
            <w:tcBorders>
              <w:top w:val="nil"/>
              <w:left w:val="nil"/>
              <w:right w:val="nil"/>
            </w:tcBorders>
          </w:tcPr>
          <w:p w:rsidR="00F26E6F" w:rsidRPr="003B2ACF" w:rsidRDefault="00F26E6F" w:rsidP="00F16441">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B2ACF">
              <w:rPr>
                <w:rFonts w:ascii="Times New Roman" w:hAnsi="Times New Roman" w:cs="Times New Roman"/>
                <w:lang w:val="en-US"/>
              </w:rPr>
              <w:t>0 [0-2]</w:t>
            </w:r>
          </w:p>
        </w:tc>
      </w:tr>
    </w:tbl>
    <w:p w:rsidR="00F26E6F" w:rsidRDefault="00F26E6F" w:rsidP="00F26E6F">
      <w:pPr>
        <w:spacing w:line="480" w:lineRule="auto"/>
        <w:jc w:val="both"/>
        <w:rPr>
          <w:rFonts w:ascii="Times New Roman" w:hAnsi="Times New Roman" w:cs="Times New Roman"/>
          <w:lang w:val="en-US"/>
        </w:rPr>
      </w:pPr>
      <w:r w:rsidRPr="003B2ACF">
        <w:rPr>
          <w:rFonts w:ascii="Times New Roman" w:hAnsi="Times New Roman" w:cs="Times New Roman"/>
          <w:lang w:val="en-US"/>
        </w:rPr>
        <w:t xml:space="preserve">NFPA: non-functioning </w:t>
      </w:r>
      <w:r>
        <w:rPr>
          <w:rFonts w:ascii="Times New Roman" w:hAnsi="Times New Roman" w:cs="Times New Roman"/>
          <w:lang w:val="en-US"/>
        </w:rPr>
        <w:t>pituitary adenoma</w:t>
      </w:r>
      <w:r w:rsidRPr="003B2ACF">
        <w:rPr>
          <w:rFonts w:ascii="Times New Roman" w:hAnsi="Times New Roman" w:cs="Times New Roman"/>
          <w:lang w:val="en-US"/>
        </w:rPr>
        <w:t xml:space="preserve"> </w:t>
      </w:r>
    </w:p>
    <w:p w:rsidR="00F26E6F" w:rsidRPr="003B2ACF" w:rsidRDefault="00F26E6F" w:rsidP="00F26E6F">
      <w:pPr>
        <w:spacing w:line="480" w:lineRule="auto"/>
        <w:jc w:val="both"/>
        <w:rPr>
          <w:rFonts w:ascii="Times New Roman" w:hAnsi="Times New Roman" w:cs="Times New Roman"/>
          <w:lang w:val="en-US"/>
        </w:rPr>
      </w:pPr>
      <w:r w:rsidRPr="003B2ACF">
        <w:rPr>
          <w:rFonts w:ascii="Times New Roman" w:hAnsi="Times New Roman" w:cs="Times New Roman"/>
          <w:lang w:val="en-US"/>
        </w:rPr>
        <w:t>*Median and interquartile range</w:t>
      </w:r>
    </w:p>
    <w:p w:rsidR="00F26E6F" w:rsidRPr="003B2ACF" w:rsidRDefault="00F26E6F" w:rsidP="00F26E6F">
      <w:pPr>
        <w:rPr>
          <w:rFonts w:ascii="Times New Roman" w:hAnsi="Times New Roman" w:cs="Times New Roman"/>
          <w:b/>
          <w:lang w:val="en-US"/>
        </w:rPr>
      </w:pPr>
      <w:r w:rsidRPr="003B2ACF">
        <w:rPr>
          <w:rFonts w:ascii="Times New Roman" w:hAnsi="Times New Roman" w:cs="Times New Roman"/>
          <w:b/>
          <w:lang w:val="en-US"/>
        </w:rPr>
        <w:br w:type="page"/>
      </w:r>
    </w:p>
    <w:p w:rsidR="00F26E6F" w:rsidRPr="003B2ACF" w:rsidRDefault="00F26E6F" w:rsidP="00F26E6F">
      <w:pPr>
        <w:spacing w:line="480" w:lineRule="auto"/>
        <w:rPr>
          <w:rFonts w:ascii="Times New Roman" w:hAnsi="Times New Roman" w:cs="Times New Roman"/>
          <w:b/>
          <w:lang w:val="en-US"/>
        </w:rPr>
      </w:pPr>
      <w:r w:rsidRPr="003B2ACF">
        <w:rPr>
          <w:rFonts w:ascii="Times New Roman" w:hAnsi="Times New Roman" w:cs="Times New Roman"/>
          <w:b/>
          <w:lang w:val="en-US"/>
        </w:rPr>
        <w:lastRenderedPageBreak/>
        <w:t xml:space="preserve">Supplementary Table 2. List of </w:t>
      </w:r>
      <w:r w:rsidRPr="003B2ACF">
        <w:rPr>
          <w:rFonts w:ascii="Times New Roman" w:hAnsi="Times New Roman" w:cs="Times New Roman"/>
          <w:b/>
          <w:i/>
          <w:lang w:val="en-US"/>
        </w:rPr>
        <w:t>AI</w:t>
      </w:r>
      <w:r w:rsidRPr="003B2ACF">
        <w:rPr>
          <w:rFonts w:ascii="Times New Roman" w:hAnsi="Times New Roman" w:cs="Times New Roman"/>
          <w:i/>
          <w:noProof/>
          <w:szCs w:val="24"/>
          <w:lang w:val="en-US"/>
        </w:rPr>
        <w:t>P</w:t>
      </w:r>
      <w:r w:rsidRPr="003B2ACF">
        <w:rPr>
          <w:rFonts w:ascii="Times New Roman" w:hAnsi="Times New Roman" w:cs="Times New Roman"/>
          <w:b/>
          <w:lang w:val="en-US"/>
        </w:rPr>
        <w:t xml:space="preserve"> mutations in our cohort divided into truncating and non-truncating</w:t>
      </w:r>
    </w:p>
    <w:tbl>
      <w:tblPr>
        <w:tblStyle w:val="Tablanormal2"/>
        <w:tblW w:w="10065" w:type="dxa"/>
        <w:tblLook w:val="04A0" w:firstRow="1" w:lastRow="0" w:firstColumn="1" w:lastColumn="0" w:noHBand="0" w:noVBand="1"/>
      </w:tblPr>
      <w:tblGrid>
        <w:gridCol w:w="5245"/>
        <w:gridCol w:w="4820"/>
      </w:tblGrid>
      <w:tr w:rsidR="00F26E6F" w:rsidRPr="003B2ACF" w:rsidTr="00E2773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left w:val="nil"/>
              <w:right w:val="nil"/>
            </w:tcBorders>
            <w:shd w:val="clear" w:color="auto" w:fill="E7E6E6" w:themeFill="background2"/>
            <w:noWrap/>
            <w:hideMark/>
          </w:tcPr>
          <w:p w:rsidR="00F26E6F" w:rsidRPr="003B2ACF" w:rsidRDefault="00F26E6F" w:rsidP="00F16441">
            <w:pPr>
              <w:spacing w:line="480" w:lineRule="auto"/>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Truncating mutations</w:t>
            </w:r>
          </w:p>
        </w:tc>
        <w:tc>
          <w:tcPr>
            <w:tcW w:w="4820" w:type="dxa"/>
            <w:tcBorders>
              <w:top w:val="single" w:sz="4" w:space="0" w:color="auto"/>
              <w:left w:val="nil"/>
              <w:right w:val="nil"/>
            </w:tcBorders>
            <w:shd w:val="clear" w:color="auto" w:fill="E7E6E6" w:themeFill="background2"/>
            <w:noWrap/>
            <w:hideMark/>
          </w:tcPr>
          <w:p w:rsidR="00F26E6F" w:rsidRPr="003B2ACF" w:rsidRDefault="00F26E6F" w:rsidP="00F164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Non-truncating mutations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left w:val="nil"/>
              <w:bottom w:val="nil"/>
              <w:right w:val="nil"/>
            </w:tcBorders>
            <w:noWrap/>
            <w:hideMark/>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g.4856_4857CG&gt;AA</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1",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id" : "ITEM-2", "itemData" : { "DOI" : "10.1210/jc.2005-1478", "ISSN" : "0021972X", "PMID" : "16189251", "abstract" : "CONTEXT: Isolated familial somatotropinoma (IFS) is a rare endocrine disease defined as the occurrence of at least two cases of acromegaly or gigantism in a family that does not exhibit features of Carney complex or multiple endocrine neoplasia type 1. Analysis of the multigenerational expression in families suggests that IFS is inherited as an autosomal dominant disease with incomplete penetrance. The association between the disease and loss of heterozygosity on chromosome 11q13 as well as its linkage to this region has been well established, but the IFS gene still remains unknown. OBJECTIVE: The aim of this report was to narrow the previously described chromosomal region (9.7 cM) to which the gene was previously localized and to evaluate potential candidates. DESIGN AND SETTING: Using haplotyping and allelotyping techniques, we studied eight new families (total of 14 tumors) with IFS and 15 sporadic somatotropinomas. Eighteen polymorphic markers spanning an approximately 9-Mb region on chromosome 11q12.2-11q13.3 were used. MAIN OUTCOME AND RESULTS: Loss of heterozygosity was found in all families and in 40% of sporadic tumors. Although multiple and frequently discontinuous, the presence of allelic loss limited by retentions at their boundaries suggests a new interval of approximately 2.21 Mb on chromosome 11q13.3. Three potential candidate genes (DOC-1R, LOC 399919, and LOC 440049) in this region were sequenced, although no mutations were found. CONCLUSIONS: Identification of the IFS gene is still necessary because it will not only provide insight into the molecular basis of IFS but may also elucidate the pathogenesis of sporadic somatotropinomas.", "author" : [ { "dropping-particle" : "", "family" : "Soares", "given" : "Beatriz S.", "non-dropping-particle" : "", "parse-names" : false, "suffix" : "" }, { "dropping-particle" : "", "family" : "Eguchi", "given" : "Kuniki", "non-dropping-particle" : "", "parse-names" : false, "suffix" : "" }, { "dropping-particle" : "", "family" : "Frohman", "given" : "Lawrence A.", "non-dropping-particle" : "", "parse-names" : false, "suffix" : "" } ], "container-title" : "Journal of Clinical Endocrinology and Metabolism", "id" : "ITEM-2", "issue" : "12", "issued" : { "date-parts" : [ [ "2005" ] ] }, "page" : "6580-6587", "title" : "Tumor deletion mapping on chromosome 11q13 in eight families with isolated familial somatotropinoma and in 15 sporadic somatotropinomas", "type" : "article-journal", "volume" : "90" }, "uris" : [ "http://www.mendeley.com/documents/?uuid=40c161e4-4c99-41c1-88a9-fba4bdd12035" ] }, { "id" : "ITEM-3", "itemData" : { "DOI" : "10.1210/jc.2007-2611", "ISSN" : "0021-972X", "PMID" : "18381572", "abstract" : "CONTEXT: Mutations have been identified in the aryl hydrocarbon receptor-interacting protein (AIP) gene in familial isolated pituitary adenomas (FIPA). It is not clear, however, how this molecular chaperone is involved in tumorigenesis. OBJECTIVE: AIP sequence changes and expression were studied in FIPA and sporadic adenomas. The function of normal and mutated AIP molecules was studied on cell proliferation and protein-protein interaction. Cellular and ultrastructural AIP localization was determined in pituitary cells. PATIENTS: Twenty-six FIPA kindreds and 85 sporadic pituitary adenoma patients were included in the study. RESULTS: Nine families harbored AIP mutations. Overexpression of wild-type AIP in TIG3 and HEK293 human fibroblast and GH3 pituitary cell lines dramatically reduced cell proliferation, whereas mutant AIP lost this ability. All the mutations led to a disruption of the protein-protein interaction between AIP and phosphodiesterase-4A5. In normal pituitary, AIP colocalizes exclusively with GH and prolactin, and it is found in association with the secretory vesicle, as shown by double-immunofluorescence and electron microscopy staining. In sporadic pituitary adenomas, however, AIP is expressed in all tumor types. In addition, whereas AIP is expressed in the secretory vesicle in GH-secreting tumors, similar to normal GH-secreting cells, in lactotroph, corticotroph, and nonfunctioning adenomas, it is localized to the cytoplasm and not in the secretory vesicles. CONCLUSIONS: Our functional evaluation of AIP mutations is consistent with a tumor-suppressor role for AIP and its involvement in familial acromegaly. The abnormal expression and subcellular localization of AIP in sporadic pituitary adenomas indicate deranged regulation of this protein during tumorigenesis.", "author" : [ { "dropping-particle" : "", "family" : "Leontiou", "given" : "Chrysanthia A", "non-dropping-particle" : "", "parse-names" : false, "suffix" : "" }, { "dropping-particle" : "", "family" : "Gueorguiev", "given" : "Maria", "non-dropping-particle" : "", "parse-names" : false, "suffix" : "" }, { "dropping-particle" : "", "family" : "Spuy", "given" : "Jacqueline", "non-dropping-particle" : "van der", "parse-names" : false, "suffix" : "" }, { "dropping-particle" : "", "family" : "Quinton", "given" : "Richard", "non-dropping-particle" : "", "parse-names" : false, "suffix" : "" }, { "dropping-particle" : "", "family" : "Lolli", "given" : "Francesca", "non-dropping-particle" : "", "parse-names" : false, "suffix" : "" }, { "dropping-particle" : "", "family" : "Hassan", "given" : "Sevda", "non-dropping-particle" : "", "parse-names" : false, "suffix" : "" }, { "dropping-particle" : "", "family" : "Chahal", "given" : "Harvinder S", "non-dropping-particle" : "", "parse-names" : false, "suffix" : "" }, { "dropping-particle" : "", "family" : "Igreja", "given" : "Susana C", "non-dropping-particle" : "", "parse-names" : false, "suffix" : "" }, { "dropping-particle" : "", "family" : "Jordan", "given" : "Suzanne", "non-dropping-particle" : "", "parse-names" : false, "suffix" : "" }, { "dropping-particle" : "", "family" : "Rowe", "given" : "Janice", "non-dropping-particle" : "", "parse-names" : false, "suffix" : "" }, { "dropping-particle" : "", "family" : "Stolbrink", "given" : "Marie", "non-dropping-particle" : "", "parse-names" : false, "suffix" : "" }, { "dropping-particle" : "", "family" : "Christian", "given" : "Helen C", "non-dropping-particle" : "", "parse-names" : false, "suffix" : "" }, { "dropping-particle" : "", "family" : "Wray", "given" : "Jessica", "non-dropping-particle" : "", "parse-names" : false, "suffix" : "" }, { "dropping-particle" : "", "family" : "Bishop-Bailey", "given" : "David", "non-dropping-particle" : "", "parse-names" : false, "suffix" : "" }, { "dropping-particle" : "", "family" : "Berney", "given" : "Dan M", "non-dropping-particle" : "", "parse-names" : false, "suffix" : "" }, { "dropping-particle" : "", "family" : "Wass", "given" : "John a H", "non-dropping-particle" : "", "parse-names" : false, "suffix" : "" }, { "dropping-particle" : "", "family" : "Popovic", "given" : "Vera", "non-dropping-particle" : "", "parse-names" : false, "suffix" : "" }, { "dropping-particle" : "", "family" : "Ribeiro-Oliveira", "given" : "Ant\u00f4nio", "non-dropping-particle" : "", "parse-names" : false, "suffix" : "" }, { "dropping-particle" : "", "family" : "Gadelha", "given" : "Monica R", "non-dropping-particle" : "", "parse-names" : false, "suffix" : "" }, { "dropping-particle" : "", "family" : "Monson", "given" : "John P", "non-dropping-particle" : "", "parse-names" : false, "suffix" : "" }, { "dropping-particle" : "", "family" : "Akker", "given" : "Scott a", "non-dropping-particle" : "", "parse-names" : false, "suffix" : "" }, { "dropping-particle" : "", "family" : "Davis", "given" : "Julian R E", "non-dropping-particle" : "", "parse-names" : false, "suffix" : "" }, { "dropping-particle" : "", "family" : "Clayton", "given" : "Richard N", "non-dropping-particle" : "", "parse-names" : false, "suffix" : "" }, { "dropping-particle" : "", "family" : "Yoshimoto", "given" : "Katsuhiko", "non-dropping-particle" : "", "parse-names" : false, "suffix" : "" }, { "dropping-particle" : "", "family" : "Iwata", "given" : "Takeo", "non-dropping-particle" : "", "parse-names" : false, "suffix" : "" }, { "dropping-particle" : "", "family" : "Matsuno", "given" : "Akira", "non-dropping-particle" : "", "parse-names" : false, "suffix" : "" }, { "dropping-particle" : "", "family" : "Eguchi", "given" : "Kuniki", "non-dropping-particle" : "", "parse-names" : false, "suffix" : "" }, { "dropping-particle" : "", "family" : "Musat", "given" : "M\u00e2d\u00e2lina", "non-dropping-particle" : "", "parse-names" : false, "suffix" : "" }, { "dropping-particle" : "", "family" : "Flanagan", "given" : "Daniel", "non-dropping-particle" : "", "parse-names" : false, "suffix" : "" }, { "dropping-particle" : "", "family" : "Peters", "given" : "Gordon", "non-dropping-particle" : "", "parse-names" : false, "suffix" : "" }, { "dropping-particle" : "", "family" : "Bolger", "given" : "Graeme B", "non-dropping-particle" : "", "parse-names" : false, "suffix" : "" }, { "dropping-particle" : "", "family" : "Chapple", "given" : "J Paul", "non-dropping-particle" : "", "parse-names" : false, "suffix" : "" }, { "dropping-particle" : "", "family" : "Frohman", "given" : "Lawrence a", "non-dropping-particle" : "", "parse-names" : false, "suffix" : "" }, { "dropping-particle" : "", "family" : "Grossman", "given" : "Ashley B", "non-dropping-particle" : "", "parse-names" : false, "suffix" : "" }, { "dropping-particle" : "", "family" : "Korbonits", "given" : "M\u00e1rta", "non-dropping-particle" : "", "parse-names" : false, "suffix" : "" } ], "container-title" : "The Journal of clinical endocrinology and metabolism", "id" : "ITEM-3", "issue" : "6", "issued" : { "date-parts" : [ [ "2008" ] ] }, "page" : "2390-2401", "title" : "The role of the aryl hydrocarbon receptor-interacting protein gene in familial and sporadic pituitary adenomas.", "type" : "article-journal", "volume" : "93" }, "uris" : [ "http://www.mendeley.com/documents/?uuid=32894b25-b4c7-417d-b095-ff16c595cd54" ] } ], "mendeley" : { "formattedCitation" : "[1\u20133]", "plainTextFormattedCitation" : "[1\u20133]", "previouslyFormattedCitation" : "[1\u20133]"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3]</w:t>
            </w:r>
            <w:r w:rsidRPr="003B2ACF">
              <w:rPr>
                <w:rFonts w:ascii="Times New Roman" w:eastAsia="Times New Roman" w:hAnsi="Times New Roman" w:cs="Times New Roman"/>
                <w:sz w:val="20"/>
                <w:lang w:val="en-US" w:eastAsia="en-GB"/>
              </w:rPr>
              <w:fldChar w:fldCharType="end"/>
            </w:r>
          </w:p>
        </w:tc>
        <w:tc>
          <w:tcPr>
            <w:tcW w:w="4820" w:type="dxa"/>
            <w:tcBorders>
              <w:left w:val="nil"/>
              <w:bottom w:val="nil"/>
              <w:right w:val="nil"/>
            </w:tcBorders>
            <w:noWrap/>
            <w:hideMark/>
          </w:tcPr>
          <w:p w:rsidR="00F26E6F" w:rsidRPr="003B2ACF" w:rsidRDefault="00F26E6F" w:rsidP="009C1CA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053540">
              <w:rPr>
                <w:rFonts w:ascii="Times New Roman" w:eastAsia="Times New Roman" w:hAnsi="Times New Roman" w:cs="Times New Roman"/>
                <w:sz w:val="20"/>
                <w:lang w:val="es-ES" w:eastAsia="en-GB"/>
              </w:rPr>
              <w:t>c.140_163del (p.G47_R54del)</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s-ES" w:eastAsia="en-GB"/>
              </w:rPr>
              <w:instrText>ADDIN CSL_CITATION { "citationItems" : [ { "id" : "ITEM-1", "itemData" : { "DOI" : "10.1210/jc.2006-2513", "ISSN" : "0021-972X", "PMID" : "17244780", "abstract" : "CONTEXT: An association between germline aryl hydrocarbon receptor-interacting protein (AIP) gene mutations and pituitary adenomas was recently shown. OBJECTIVE: The objective of the study was to assess the frequency of AIP gene mutations in a large cohort of patients with familial isolated pituitary adenoma (FIPA). DESIGN: This was a multicenter, international, collaborative study. SETTING: The study was conducted in 34 university endocrinology and genetics departments in nine countries. PATIENTS: Affected members from each FIPA family were studied. Relatives of patients with AIP mutations underwent AIP sequence analysis. MAIN OUTCOME MEASURES: Presence/absence and description of AIP gene mutations were the main outcome measures. INTERVENTION: There was no intervention. RESULTS: Seventy-three FIPA families were identified, with 156 patients with pituitary adenomas; the FIPA cohort was evenly divided between families with homogeneous and heterogeneous tumor expression. Eleven FIPA families had 10 germline AIP mutations. Nine mutations, R16H, G47_R54del, Q142X, E174frameshift, Q217X, Q239X, K241E, R271W, and Q285frameshift, have not been described previously. Tumors were significantly larger (P = 0.0005) and diagnosed at a younger age (P = 0.0006) in AIP mutation-positive vs. mutation-negative subjects. Somatotropinomas predominated among FIPA families with AIP mutations, but mixed GH/prolactin-secreting tumors, prolactinomas, and nonsecreting adenomas were also noted. Approximately 85% of the FIPA cohort and 50% of those with familial somatotropinomas were negative for AIP mutations. CONCLUSIONS: AIP mutations, of which nine new mutations have been described here, occur in approximately 15% of FIPA families. Although pituitary tumors occurring in association with AIP mutations are predominantly somatotropinomas, other tumor types are also seen. Further study of the impact of AIP mutations on protein expression and activity is necessary to elucidate their role in pituitary tumorigenesis in FIPA.", "author" : [ { "dropping-particle" : "", "family" : "Daly", "given" : "Adrian F", "non-dropping-particle" : "", "parse-names" : false, "suffix" : "" }, { "dropping-particle" : "", "family" : "Vanbellinghen", "given" : "Jean-Fran\u00e7ois", "non-dropping-particle" : "", "parse-names" : false, "suffix" : "" }, { "dropping-particle" : "", "family" : "Khoo", "given" : "Sok Kean", "non-dropping-particle" : "", "parse-names" : false, "suffix" : "" }, { "dropping-particle" : "", "family" : "Jaffrain-Rea", "given" : "Marie-Lise", "non-dropping-particle" : "", "parse-names" : false, "suffix" : "" }, { "dropping-particle" : "", "family" : "Naves", "given" : "Luciana A", "non-dropping-particle" : "", "parse-names" : false, "suffix" : "" }, { "dropping-particle" : "", "family" : "Guitelman", "given" : "Mirtha A", "non-dropping-particle" : "", "parse-names" : false, "suffix" : "" }, { "dropping-particle" : "", "family" : "Murat", "given" : "Arnaud", "non-dropping-particle" : "", "parse-names" : false, "suffix" : "" }, { "dropping-particle" : "", "family" : "Emy", "given" : "Philippe", "non-dropping-particle" : "", "parse-names" : false, "suffix" : "" }, { "dropping-particle" : "", "family" : "Gimenez-Roqueplo", "given" : "Anne-Paule", "non-dropping-particle" : "", "parse-names" : false, "suffix" : "" }, { "dropping-particle" : "", "family" : "Tamburrano", "given" : "Guido", "non-dropping-particle" : "", "parse-names" : false, "suffix" : "" }, { "dropping-particle" : "", "family" : "Raverot", "given" : "G\u00e9rald", "non-dropping-particle" : "", "parse-names" : false, "suffix" : "" }, { "dropping-particle" : "", "family" : "Barlier", "given" : "Anne", "non-dropping-particle" : "", "parse-names" : false, "suffix" : "" }, { "dropping-particle" : "", "family" : "Herder", "given" : "Wouter", "non-dropping-particle" : "De", "parse-names" : false, "suffix" : "" }, { "dropping-particle" : "", "family" : "Penfornis", "given" : "Alfred", "non-dropping-particle" : "", "parse-names" : false, "suffix" : "" }, { "dropping-particle" : "", "family" : "Ciccarelli", "given" : "Enrica", "non-dropping-particle" : "", "parse-names" : false, "suffix" : "" }, { "dropping-particle" : "", "family" : "Estour", "given" : "Bruno", "non-dropping-particle" : "", "parse-names" : false, "suffix" : "" }, { "dropping-particle" : "", "family" : "Lecomte", "given" : "Pierre", "non-dropping-particle" : "", "parse-names" : false, "suffix" : "" }, { "dropping-particle" : "", "family" : "Gatta", "given" : "Blandine", "non-dropping-particle" : "", "parse-names" : false, "suffix" : "" }, { "dropping-particle" : "", "family" : "Chabre", "given" : "Olivier", "non-dropping-particle" : "", "parse-names" : false, "suffix" : "" }, { "dropping-particle" : "", "family" : "Sabat\u00e9", "given" : "Mar\u00eda Isabel", "non-dropping-particle" : "", "parse-names" : false, "suffix" : "" }, { "dropping-particle" : "", "family" : "Bertagna", "given" : "Xavier", "non-dropping-particle" : "", "parse-names" : false, "suffix" : "" }, { "dropping-particle" : "", "family" : "Garcia Basavilbaso", "given" : "Natalia", "non-dropping-particle" : "", "parse-names" : false, "suffix" : "" }, { "dropping-particle" : "", "family" : "Stalldecker", "given" : "Graciela", "non-dropping-particle" : "", "parse-names" : false, "suffix" : "" }, { "dropping-particle" : "", "family" : "Colao", "given" : "Annamaria", "non-dropping-particle" : "", "parse-names" : false, "suffix" : "" }, { "dropping-particle" : "", "family" : "Ferolla", "given" : "Piero", "non-dropping-particle" : "", "parse-names" : false, "suffix" : "" }, { "dropping-particle" : "", "family" : "W\u00e9meau", "given" : "Jean-Louis", "non-dropping-particle" : "", "parse-names" : false, "suffix" : "" }, { "dropping-particle" : "", "family" : "Caron", "given" : "Philippe", "non-dropping-particle" : "", "parse-names" : false, "suffix" : "" }, { "dropping-particle" : "", "family" : "Sadoul", "given" : "Jean-Louis", "non-dropping-particle" : "", "parse-names" : false, "suffix" : "" }, { "dropping-particle" : "", "family" : "Oneto", "given" : "Adriana", "non-dropping-particle" : "", "parse-names" : false, "suffix" : "" }, { "dropping-particle" : "", "family" : "Archambeaud", "given" : "Fran\u00e7oise", "non-dropping-particle" : "", "parse-names" : false, "suffix" : "" }, { "dropping-particle" : "", "family" : "Calender", "given" : "Alain", "non-dropping-particle" : "", "parse-names" : false, "suffix" : "" }, { "dropping-particle" : "", "family" : "Sinilnikova", "given" : "Olga", "non-dropping-particle" : "", "parse-names" : false, "suffix" : "" }, { "dropping-particle" : "", "family" : "Monta\u00f1ana", "given" : "Carmen Fajardo", "non-dropping-particle" : "", "parse-names" : false, "suffix" : "" }, { "dropping-particle" : "", "family" : "Cavagnini", "given" : "Francesco", "non-dropping-particle" : "", "parse-names" : false, "suffix" : "" }, { "dropping-particle" : "", "family" : "Hana", "given" : "Vaclav", "non-dropping-particle" : "", "parse-names" : false, "suffix" : "" }, { "dropping-particle" : "", "family" : "Solano", "given" : "Angela", "non-dropping-particle" : "", "parse-names" : false, "suffix" : "" }, { "dropping-particle" : "", "family" : "Delettieres", "given" : "Dreanina", "non-dropping-particle" : "", "parse-names" : false, "suffix" : "" }, { "dropping-particle" : "", "family" : "Luccio-Camelo", "given" : "Douglas C", "non-dropping-particle" : "", "parse-names" : false, "suffix" : "" }, { "dropping-particle" : "", "family" : "Basso", "given" : "Armando", "non-dropping-particle" : "", "parse-names" : false, "suffix" : "" }, { "dropping-particle" : "", "family" : "Rohmer", "given" : "Vincent", "non-dropping-particle" : "", "parse-names" : false, "suffix" : "" }, { "dropping-particle" : "", "family" : "Brue", "given" : "Thierry", "non-dropping-particle" : "", "parse-names" : false, "suffix" : "" }, { "dropping-particle" : "", "family" : "Bours", "given" : "Vincent", "non-dropping-particle" : "", "parse-names" : false, "suffix" : "" }, { "dropping-particle" : "", "family" : "Teh", "given" : "Bin Tean", "non-dropping-particle" : "", "parse-names" : false, "suffix" : "" }, { "dropping-particle" : "", "family" : "Beckers", "given" : "Albert", "non-dropping-particle" : "", "parse-names" : false, "suffix" : "" } ], "container-title" : "The Journal of clinical endocrinology and metabolism", "id" : "ITEM-1", "issue" : "5", "issued" : { "date-parts" : [ [ "2007" ] ] }, "page" : "1891-6", "title" : "Aryl hydrocarbon receptor-interacting protein gene mutations in familial isolated pituitary adenomas: analysis in 73 families.", "type" : "article-journal", "volume" : "92" }, "uris" : [ "http://www.mendeley.com/documents/?uuid=935913e1-1e61-4eec-a37c-97c59a74e591" ] } ], "mendeley" : { "formattedCitation" : "[4]", "plainTextFormattedCitation" : "[4]", "previouslyFormattedCitation" : "[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4]</w:t>
            </w:r>
            <w:r w:rsidRPr="003B2ACF">
              <w:rPr>
                <w:rFonts w:ascii="Times New Roman" w:eastAsia="Times New Roman" w:hAnsi="Times New Roman" w:cs="Times New Roman"/>
                <w:sz w:val="20"/>
                <w:lang w:val="en-US" w:eastAsia="en-GB"/>
              </w:rPr>
              <w:fldChar w:fldCharType="end"/>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1-?_993+?del- (whole gene deletion)</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1",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mendeley" : { "formattedCitation" : "[1]", "plainTextFormattedCitation" : "[1]", "previouslyFormattedCitation" : "[1]"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9C1CA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469-2A&gt;G (p.E158_Q184del)</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530/EJE-07-0181", "ISSN" : "08044643", "PMID" : "17609395", "abstract" : "OBJECTIVE: Germline mutations of the aryl hydrocarbon receptor-interacting protein gene (AIP) have recently been described in three families with GH or prolactin-secreting tumors, as well as in a few patients with apparently sporadic somatotropinomas. The aim of the study was to determine the prevalence of AIP mutations in a large cohort of patients with apparently sporadic GH-secreting tumors. DESIGN: One hundred and fifty-four patients were included in a prospective cohort designed to study the genetic predisposition to GH-secreting tumors together with 270 controls. METHODS: In all these subjects, the entire coding sequence of the AIP gene was screened for germline mutations. RESULTS: AIP mutations were detected in 5 out of 154 patients (3%): nonsense mutations in exon 4 (p.Lys201X; n = 2) and in exon 6 (p.Arg304X), one deletion in exon 3 (c.404delA; pHis135LeufsX21), and one mutation affecting the splice acceptor site of exon 4 (c.469-2 A &gt; G). The five patients with an AIP mutation were significantly younger (mean age +/- S.D.: 25 +/- 10 vs 43 +/- 14 years, P = 0.005) and three of them presented with gigantism. One missense mutation (p.Arg304Gln) was found in a single patient that was absent in all controls. CONCLUSIONS: Germline mutations of the AIP gene were found in a small proportion of patients with sporadic pituitary somatotropinomas. This study shows that age and gigantism are simple clinical features which can help to select patients for mutation screening. It also supports the role of AIP in pituitary tumorigenesis.", "author" : [ { "dropping-particle" : "", "family" : "Cazabat", "given" : "Laure", "non-dropping-particle" : "", "parse-names" : false, "suffix" : "" }, { "dropping-particle" : "", "family" : "Lib\u00e8", "given" : "Rossella", "non-dropping-particle" : "", "parse-names" : false, "suffix" : "" }, { "dropping-particle" : "", "family" : "Perlemoine", "given" : "Karine", "non-dropping-particle" : "", "parse-names" : false, "suffix" : "" }, { "dropping-particle" : "", "family" : "Ren\u00e9-Corail", "given" : "Fernande", "non-dropping-particle" : "", "parse-names" : false, "suffix" : "" }, { "dropping-particle" : "", "family" : "Burnichon", "given" : "Nelly", "non-dropping-particle" : "", "parse-names" : false, "suffix" : "" }, { "dropping-particle" : "", "family" : "Gimenez-Roqueplo", "given" : "Anne Paule", "non-dropping-particle" : "", "parse-names" : false, "suffix" : "" }, { "dropping-particle" : "", "family" : "Dupasquier-Fediaevsky", "given" : "Laurence", "non-dropping-particle" : "", "parse-names" : false, "suffix" : "" }, { "dropping-particle" : "", "family" : "Bertagna", "given" : "Xavier", "non-dropping-particle" : "", "parse-names" : false, "suffix" : "" }, { "dropping-particle" : "", "family" : "Clauser", "given" : "Eric", "non-dropping-particle" : "", "parse-names" : false, "suffix" : "" }, { "dropping-particle" : "", "family" : "Chanson", "given" : "Philippe", "non-dropping-particle" : "", "parse-names" : false, "suffix" : "" }, { "dropping-particle" : "", "family" : "Bertherat", "given" : "J\u00e9r\u00f4me", "non-dropping-particle" : "", "parse-names" : false, "suffix" : "" }, { "dropping-particle" : "", "family" : "Raffin-Sanson", "given" : "Marie Laure", "non-dropping-particle" : "", "parse-names" : false, "suffix" : "" } ], "container-title" : "European Journal of Endocrinology", "id" : "ITEM-1", "issue" : "1", "issued" : { "date-parts" : [ [ "2007" ] ] }, "page" : "1-8", "title" : "Germline inactivating mutations of the aryl hydrocarbon receptor-interacting protein gene in a large cohort of sporadic acromegaly: Mutations are found in a subset of young patients with macroadenomas", "type" : "article-journal", "volume" : "157" }, "uris" : [ "http://www.mendeley.com/documents/?uuid=28745099-7c20-4af1-acc9-f5b012d886c0" ] }, { "id" : "ITEM-2", "itemData" : { "ISSN" : "0021972X", "PMID" : "22319033", "abstract" : "CONTEXT: Germline mutations of the AIP (aryl-hydrocarbon receptor interacting protein) gene are associated with a predisposition to pituitary adenomas. Such mutations are found in about half of patients with familial acromegaly, but penetrance is incomplete.\\n\\nOBJECTIVE: We studied the prevalence of germline AIP mutations in a large cohort of patients with apparently sporadic pituitary adenomas.\\n\\nPATIENTS AND SETTING: A total of 443 patients with pituitary adenomas of all histotypes, who had no familial history of pituitary adenomas or multiple endocrine neoplasia and who were examined at Bic\u00eatre University Hospital, a tertiary referral center, between 2007 and 2010, were enrolled in this prospective study.\\n\\nMETHODS: The entire coding sequence of the AIP gene was screened for germline mutations. A subgroup of patients were screened for large deletions or duplications of the AIP and MEN1 genes by multiplex ligation-dependent probe amplification.\\n\\nRESULTS: AIP mutations were detected in 16 (3.6%) of the 443 patients, comprising six of 148 patients with acromegaly (4.1%), six of 132 patients with prolactinomas (4.5%), one of 113 patients with nonfunctioning adenomas (0.9%), three of 44 patients with corticotropic adenomas (6.8%), and none of the six patients with thyrotropic adenomas. This is the first report of an AIP mutation leading to a truncated protein in a patient with Cushing's disease. Patients with AIP mutation were younger at diagnosis (24.1 vs. 42.8 yr) and had predominantly macroadenoma (12 of 16). No mutations were found in patients diagnosed after age 40 yr, whereas the prevalence before this age was 7.2% (16 of 222). Studies of seven of the AIP-mutated patients' families showed that one asymptomatic parent carried the same mutation in each case.\\n\\nCONCLUSION: This large prospective cohort study confirms the very low prevalence of germline AIP mutations in patients with apparently sporadic pituitary adenomas. We propose to limit AIP testing to patients diagnosed before age 40 yr with apparently sporadic large pituitary adenomas, especially GH- or PRL-secreting adenomas.", "author" : [ { "dropping-particle" : "", "family" : "Cazabat", "given" : "Laure", "non-dropping-particle" : "", "parse-names" : false, "suffix" : "" }, { "dropping-particle" : "", "family" : "Bouligand", "given" : "J\u00e9r\u00f4me", "non-dropping-particle" : "", "parse-names" : false, "suffix" : "" }, { "dropping-particle" : "", "family" : "Salenave", "given" : "Sylvie", "non-dropping-particle" : "", "parse-names" : false, "suffix" : "" }, { "dropping-particle" : "", "family" : "Bernier", "given" : "Mich\u00e8le", "non-dropping-particle" : "", "parse-names" : false, "suffix" : "" }, { "dropping-particle" : "", "family" : "Gaillard", "given" : "Stephan", "non-dropping-particle" : "", "parse-names" : false, "suffix" : "" }, { "dropping-particle" : "", "family" : "Parker", "given" : "Fabrice", "non-dropping-particle" : "", "parse-names" : false, "suffix" : "" }, { "dropping-particle" : "", "family" : "Young", "given" : "Jacques", "non-dropping-particle" : "", "parse-names" : false, "suffix" : "" }, { "dropping-particle" : "", "family" : "Guiochon-Mantel", "given" : "Anne", "non-dropping-particle" : "", "parse-names" : false, "suffix" : "" }, { "dropping-particle" : "", "family" : "Chanson", "given" : "Philippe", "non-dropping-particle" : "", "parse-names" : false, "suffix" : "" } ], "container-title" : "Journal of Clinical Endocrinology and Metabolism", "id" : "ITEM-2", "issue" : "4", "issued" : { "date-parts" : [ [ "2012" ] ] }, "page" : "663-670", "title" : "Germline AIP mutations in apparently sporadic pituitary adenomas: Prevalence in a prospective single-center cohort of 443 patients", "type" : "article-journal", "volume" : "97" }, "uris" : [ "http://www.mendeley.com/documents/?uuid=660bac62-b381-4820-b31f-8f5a0c754d44" ] }, { "id" : "ITEM-3", "itemData" : { "DOI" : "10.1007/BF03346742", "ISSN" : "03914097", "PMID" : "23310926", "abstract" : "Familial pituitary tumors are increasingly recognized. While some of these cases are related to wellknown syndromic conditions such as multiple endocrine neoplasia type 1 (MEN1) or Carney complex, others belong to the familial isolated pituitary adenoma (FIPA) patient group. The discovery of heterozygous, loss-of-function germline mutations in the gene encoding the aryl hydrocarbon receptor interacting protein (AIP) in 2006 has subsequently enabled the identification of a mutation in this gene in 20% of FIPA families and 20% of childhood-onset simplex soma- totroph adenomas. The exact mechanism by which the lack of AIP leads to pituitary adenomas is not clear. AIP mutations cause a low penetrance autosomal dominant disease with often a distinct phenotype characterized by young-onset, aggressive, large GH, mixed GH and PRL or PRL-secreting adenomas. This review aims to summarize currently available clinical data on AIP mutation-positive and negative FIPA patients.", "author" : [ { "dropping-particle" : "", "family" : "Martucci", "given" : "F.", "non-dropping-particle" : "", "parse-names" : false, "suffix" : "" }, { "dropping-particle" : "", "family" : "Trivellin", "given" : "G.", "non-dropping-particle" : "", "parse-names" : false, "suffix" : "" }, { "dropping-particle" : "", "family" : "Korbonits", "given" : "M.", "non-dropping-particle" : "", "parse-names" : false, "suffix" : "" } ], "container-title" : "Journal of Endocrinological Investigation", "id" : "ITEM-3", "issue" : "11", "issued" : { "date-parts" : [ [ "2012", "12", "27" ] ] }, "page" : "1003-1014", "title" : "Familial isolated pituitary adenomas: An emerging clinical entity", "type" : "article-journal", "volume" : "35" }, "uris" : [ "http://www.mendeley.com/documents/?uuid=c918e6c4-7727-3141-b172-7e9adb52861a" ] } ], "mendeley" : { "formattedCitation" : "[5\u20137]", "plainTextFormattedCitation" : "[5\u20137]", "previouslyFormattedCitation" : "[5\u20137]"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5–7]</w:t>
            </w:r>
            <w:r w:rsidRPr="003B2ACF">
              <w:rPr>
                <w:rFonts w:ascii="Times New Roman" w:eastAsia="Times New Roman" w:hAnsi="Times New Roman" w:cs="Times New Roman"/>
                <w:sz w:val="20"/>
                <w:lang w:val="en-US" w:eastAsia="en-GB"/>
              </w:rPr>
              <w:fldChar w:fldCharType="end"/>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sz w:val="20"/>
                <w:lang w:val="en-US" w:eastAsia="en-GB"/>
              </w:rPr>
            </w:pPr>
            <w:r w:rsidRPr="00053540">
              <w:rPr>
                <w:rFonts w:ascii="Times New Roman" w:eastAsia="Times New Roman" w:hAnsi="Times New Roman" w:cs="Times New Roman"/>
                <w:b w:val="0"/>
                <w:sz w:val="20"/>
                <w:lang w:val="es-ES" w:eastAsia="en-GB"/>
              </w:rPr>
              <w:t>c.100-1025_279+357del (p.A34_K93del) (</w:t>
            </w:r>
            <w:proofErr w:type="spellStart"/>
            <w:r w:rsidRPr="00053540">
              <w:rPr>
                <w:rFonts w:ascii="Times New Roman" w:eastAsia="Times New Roman" w:hAnsi="Times New Roman" w:cs="Times New Roman"/>
                <w:b w:val="0"/>
                <w:sz w:val="20"/>
                <w:lang w:val="es-ES" w:eastAsia="en-GB"/>
              </w:rPr>
              <w:t>exon</w:t>
            </w:r>
            <w:proofErr w:type="spellEnd"/>
            <w:r w:rsidRPr="00053540">
              <w:rPr>
                <w:rFonts w:ascii="Times New Roman" w:eastAsia="Times New Roman" w:hAnsi="Times New Roman" w:cs="Times New Roman"/>
                <w:b w:val="0"/>
                <w:sz w:val="20"/>
                <w:lang w:val="es-ES" w:eastAsia="en-GB"/>
              </w:rPr>
              <w:t xml:space="preserve"> 2 </w:t>
            </w:r>
            <w:proofErr w:type="spellStart"/>
            <w:r w:rsidRPr="00053540">
              <w:rPr>
                <w:rFonts w:ascii="Times New Roman" w:eastAsia="Times New Roman" w:hAnsi="Times New Roman" w:cs="Times New Roman"/>
                <w:b w:val="0"/>
                <w:sz w:val="20"/>
                <w:lang w:val="es-ES" w:eastAsia="en-GB"/>
              </w:rPr>
              <w:t>deletion</w:t>
            </w:r>
            <w:proofErr w:type="spellEnd"/>
            <w:r w:rsidRPr="00053540">
              <w:rPr>
                <w:rFonts w:ascii="Times New Roman" w:eastAsia="Times New Roman" w:hAnsi="Times New Roman" w:cs="Times New Roman"/>
                <w:b w:val="0"/>
                <w:sz w:val="20"/>
                <w:lang w:val="es-ES" w:eastAsia="en-GB"/>
              </w:rPr>
              <w:t>)</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s-ES" w:eastAsia="en-GB"/>
              </w:rPr>
              <w:instrText>ADDIN CSL_CITATION { "citationItems" : [ { "id" : "ITEM-1", "itemData" : { "DOI" : "10.1111/j.1365-2265.2008.03266.x", "ISBN" : "0300-0664", "ISSN" : "03000664", "PMID" : "18410548", "abstract" : "OBJECTIVE: Pituitary adenomas occur rarely in childhood and adolescence. Pituitary adenoma predisposition (PAP) has been recently associated with germline mutations in the aryl hydrocarbon receptor interacting protein (AIP) gene. The aim of the study was to examine the proportion of germline AIP mutations in apparently sporadic paediatric pituitary adenomas. DESIGN: Genomic DNA was analysed for mutations in the AIP gene, by PCR amplification and direct sequencing. PATIENTS: A population-based cohort consisting of 36 apparently sporadic paediatric pituitary adenoma patients, referred to two medical centres in Italy, was included in the study. Patients were either less than 18 years at diagnosis, or showed clinical evidence of adenoma development before the age of 18 years. RESULTS: A heterozygous in-frame deletion Y248del (c.742_744delTAC) was identified in one GH-secreting adenoma patient. Loss of heterozygosity (LOH) analysis of tumour DNA revealed the loss of the wild-type allele. First degree relatives carrying the mutation were clinically unaffected. CONCLUSIONS: While mutations were absent in non-GH-secreting adenoma patients, germline AIP mutations can be found in children and adolescents with GH-secreting tumours, even in the absence of family history. The present study reports the AIP mutation analysis results on patients of a single ethnic origin. Clearly, further studies are needed to improve our knowledge on the role of AIP in paediatric pituitary adenomas.", "author" : [ { "dropping-particle" : "", "family" : "Georgitsi", "given" : "Marianthi", "non-dropping-particle" : "", "parse-names" : false, "suffix" : "" }, { "dropping-particle" : "", "family" : "Menis", "given" : "Ernesto", "non-dropping-particle" : "De", "parse-names" : false, "suffix" : "" }, { "dropping-particle" : "", "family" : "Cannav\u00f2", "given" : "Salvatore", "non-dropping-particle" : "", "parse-names" : false, "suffix" : "" }, { "dropping-particle" : "", "family" : "M\u00e4kinen", "given" : "Markus J.", "non-dropping-particle" : "", "parse-names" : false, "suffix" : "" }, { "dropping-particle" : "", "family" : "Tuppurainen", "given" : "Karoliina", "non-dropping-particle" : "", "parse-names" : false, "suffix" : "" }, { "dropping-particle" : "", "family" : "Pauletto", "given" : "Paolo", "non-dropping-particle" : "", "parse-names" : false, "suffix" : "" }, { "dropping-particle" : "", "family" : "Curt\u00f2", "given" : "Lorenzo", "non-dropping-particle" : "", "parse-names" : false, "suffix" : "" }, { "dropping-particle" : "", "family" : "Weil", "given" : "Robert J.", "non-dropping-particle" : "", "parse-names" : false, "suffix" : "" }, { "dropping-particle" : "", "family" : "Paschke", "given" : "Ralf", "non-dropping-particle" : "", "parse-names" : false, "suffix" : "" }, { "dropping-particle" : "", "family" : "Zielinski", "given" : "Grzegorz", "non-dropping-particle" : "", "parse-names" : false, "suffix" : "" }, { "dropping-particle" : "", "family" : "Wasik", "given" : "Anna", "non-dropping-particle" : "", "parse-names" : false, "suffix" : "" }, { "dropping-particle" : "", "family" : "Lubinski", "given" : "Jan", "non-dropping-particle" : "", "parse-names" : false, "suffix" : "" }, { "dropping-particle" : "", "family" : "Vahteristo", "given" : "Pia", "non-dropping-particle" : "", "parse-names" : false, "suffix" : "" }, { "dropping-particle" : "", "family" : "Karhu", "given" : "Auli", "non-dropping-particle" : "", "parse-names" : false, "suffix" : "" }, { "dropping-particle" : "", "family" : "Aaltonen", "given" : "Lauri a.", "non-dropping-particle" : "", "parse-names" : false, "suffix" : "" } ], "container-title" : "Clinical Endocrinology", "id" : "ITEM-1", "issue" : "4", "issued" : { "date-parts" : [ [ "2008" ] ] }, "page" : "621-627", "title" : "Aryl hydrocarbon receptor interacting protein (AIP) gene mutation analysis in children and adolescents with sporadic pituitary adenomas", "type" : "article-journal", "volume" : "69" }, "uris" : [ "http://www.mendeley.com/documents/?uuid=f7746fbb-9995-4c6a-941f-ce78efa092cf" ] } ], "mendeley" : { "formattedCitation" : "[8]", "plainTextFormattedCitation" : "[8]", "previouslyFormattedCitation" : "[8]"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8]</w:t>
            </w:r>
            <w:r w:rsidRPr="003B2ACF">
              <w:rPr>
                <w:rFonts w:ascii="Times New Roman" w:eastAsia="Times New Roman" w:hAnsi="Times New Roman" w:cs="Times New Roman"/>
                <w:sz w:val="20"/>
                <w:lang w:val="en-US" w:eastAsia="en-GB"/>
              </w:rPr>
              <w:fldChar w:fldCharType="end"/>
            </w:r>
            <w:r w:rsidRPr="003B2ACF">
              <w:rPr>
                <w:rFonts w:ascii="Times New Roman" w:eastAsia="Times New Roman" w:hAnsi="Times New Roman" w:cs="Times New Roman"/>
                <w:b w:val="0"/>
                <w:sz w:val="20"/>
                <w:lang w:val="en-US" w:eastAsia="en-GB"/>
              </w:rPr>
              <w:t xml:space="preserve"> </w:t>
            </w:r>
          </w:p>
        </w:tc>
        <w:tc>
          <w:tcPr>
            <w:tcW w:w="4820" w:type="dxa"/>
            <w:tcBorders>
              <w:top w:val="nil"/>
              <w:left w:val="nil"/>
              <w:bottom w:val="nil"/>
              <w:right w:val="nil"/>
            </w:tcBorders>
            <w:noWrap/>
            <w:hideMark/>
          </w:tcPr>
          <w:p w:rsidR="00F26E6F" w:rsidRPr="003B2ACF" w:rsidRDefault="00F26E6F" w:rsidP="009C1CA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562C&gt;T(p.R188W)</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210/jc.2016-1307", "ISSN" : "1945-7197", "PMID" : "27253664", "abstract" : "CONTEXT The pathogenic effect of mutations in the aryl hydrocarbon receptor interacting protein (AIP) gene (AIPmuts) in pituitary adenomas is incompletely understood. We have identified the primary mechanism of loss of function for missense AIPmuts. OBJECTIVE This study sought to analyze the mechanism/speed of protein turnover of wild-type and missense AIP variants, correlating protein half-life with clinical parameters. DESIGN AND SETTING Half-life and protein-protein interaction experiments and cross-sectional analysis of AIPmut positive patients' data were performed in a clinical academic research institution. PATIENTS Data were obtained from our cohort of pituitary adenoma patients and literature-reported cases. INTERVENTIONS Protein turnover of endogenous AIP in two cell lines and fifteen AIP variants overexpressed in HEK293 cells was analyzed via cycloheximide chase and proteasome inhibition. Glutathione-S-transferase pull-down and quantitative mass spectrometry identified proteins involved in AIP degradation; results were confirmed by coimmunoprecipitation and gene knockdown. Relevant clinical data was collected. MAIN OUTCOME MEASURES Half-life of wild-type and mutant AIP proteins and its correlation with clinical parameters. RESULTS Endogenous AIP half-life was similar in HEK293 and lymphoblastoid cells (43.5 and 32.7 h). AIP variants were divided into stable proteins (median, 77.7 h; interquartile range [IQR], 60.7-92.9 h), and those with short (median, 27 h; IQR, 21.6-28.7 h) or very short (median, 7.7 h; IQR, 5.6-10.5 h) half-life; proteasomal inhibition rescued the rapid degradation of mutant proteins. The experimental half-life significantly correlated with age at diagnosis of acromegaly/gigantism (r = 0.411; P = .002). The FBXO3-containing SKP1-CUL1-F-box protein complex was identified as the E3 ubiquitin-ligase recognizing AIP. CONCLUSIONS AIP is a stable protein, driven to ubiquitination by the SKP1-CUL1-F-box protein complex. Enhanced proteasomal degradation is a novel pathogenic mechanism for AIPmuts, with direct implications for the phenotype.", "author" : [ { "dropping-particle" : "", "family" : "Hern\u00e1ndez-Ram\u00edrez", "given" : "Laura C", "non-dropping-particle" : "", "parse-names" : false, "suffix" : "" }, { "dropping-particle" : "", "family" : "Martucci", "given" : "Federico", "non-dropping-particle" : "", "parse-names" : false, "suffix" : "" }, { "dropping-particle" : "", "family" : "Morgan", "given" : "Rhodri M L",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Ramos-Guajardo", "given" : "Nancy", "non-dropping-particle" : "", "parse-names" : false, "suffix" : "" }, { "dropping-particle" : "", "family" : "Iacovazzo", "given" : "Donato", "non-dropping-particle" : "", "parse-names" : false, "suffix" : "" }, { "dropping-particle" : "", "family" : "D'Acquisto", "given" : "Fulvio", "non-dropping-particle" : "", "parse-names" : false, "suffix" : "" }, { "dropping-particle" : "", "family" : "Prodromou", "given" : "Chrisostomos", "non-dropping-particle" : "", "parse-names" : false, "suffix" : "" }, { "dropping-particle" : "", "family" : "Korbonits", "given" : "M\u00e1rta", "non-dropping-particle" : "", "parse-names" : false, "suffix" : "" } ], "container-title" : "The Journal of clinical endocrinology and metabolism", "id" : "ITEM-1", "issue" : "8", "issued" : { "date-parts" : [ [ "2016" ] ] }, "page" : "3144-54", "title" : "Rapid Proteasomal Degradation of Mutant Proteins Is the Primary Mechanism Leading to Tumorigenesis in Patients With Missense AIP Mutations.", "type" : "article-journal", "volume" : "101" }, "uris" : [ "http://www.mendeley.com/documents/?uuid=31dfaf1a-c05c-39d4-88f5-a4e2e595234e" ] } ], "mendeley" : { "formattedCitation" : "[9]", "plainTextFormattedCitation" : "[9]", "previouslyFormattedCitation" : "[9]"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9]</w:t>
            </w:r>
            <w:r w:rsidRPr="003B2ACF">
              <w:rPr>
                <w:rFonts w:ascii="Times New Roman" w:eastAsia="Times New Roman" w:hAnsi="Times New Roman" w:cs="Times New Roman"/>
                <w:sz w:val="20"/>
                <w:lang w:val="en-US" w:eastAsia="en-GB"/>
              </w:rPr>
              <w:fldChar w:fldCharType="end"/>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hideMark/>
          </w:tcPr>
          <w:p w:rsidR="00F26E6F" w:rsidRPr="003B2ACF" w:rsidRDefault="00F26E6F" w:rsidP="00F16441">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sz w:val="20"/>
                <w:lang w:val="en-US" w:eastAsia="en-GB"/>
              </w:rPr>
              <w:t xml:space="preserve">c.240_241delinsTG (p.M80_R81delinsIG) </w:t>
            </w:r>
          </w:p>
        </w:tc>
        <w:tc>
          <w:tcPr>
            <w:tcW w:w="4820" w:type="dxa"/>
            <w:tcBorders>
              <w:top w:val="nil"/>
              <w:left w:val="nil"/>
              <w:bottom w:val="nil"/>
              <w:right w:val="nil"/>
            </w:tcBorders>
            <w:shd w:val="clear" w:color="auto" w:fill="auto"/>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lang w:val="en-US" w:eastAsia="en-GB"/>
              </w:rPr>
            </w:pPr>
            <w:r w:rsidRPr="003B2ACF">
              <w:rPr>
                <w:rFonts w:ascii="Times New Roman" w:eastAsia="Times New Roman" w:hAnsi="Times New Roman" w:cs="Times New Roman"/>
                <w:b/>
                <w:sz w:val="20"/>
                <w:lang w:val="en-US" w:eastAsia="en-GB"/>
              </w:rPr>
              <w:t xml:space="preserve">c.605A&gt;G (p.Y202C)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hideMark/>
          </w:tcPr>
          <w:p w:rsidR="00F26E6F" w:rsidRPr="003B2ACF" w:rsidRDefault="00F26E6F" w:rsidP="009C1CA3">
            <w:pPr>
              <w:spacing w:line="480" w:lineRule="auto"/>
              <w:rPr>
                <w:rFonts w:ascii="Times New Roman" w:eastAsia="Times New Roman" w:hAnsi="Times New Roman" w:cs="Times New Roman"/>
                <w:sz w:val="20"/>
                <w:lang w:val="en-US" w:eastAsia="en-GB"/>
              </w:rPr>
            </w:pPr>
            <w:r w:rsidRPr="003B2ACF">
              <w:rPr>
                <w:rFonts w:ascii="Times New Roman" w:eastAsia="Times New Roman" w:hAnsi="Times New Roman" w:cs="Times New Roman"/>
                <w:b w:val="0"/>
                <w:sz w:val="20"/>
                <w:lang w:val="en-US" w:eastAsia="en-GB"/>
              </w:rPr>
              <w:t>c.241C&gt;T (p.R81*)</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210/jc.2007-2611", "ISSN" : "0021-972X", "PMID" : "18381572", "abstract" : "CONTEXT: Mutations have been identified in the aryl hydrocarbon receptor-interacting protein (AIP) gene in familial isolated pituitary adenomas (FIPA). It is not clear, however, how this molecular chaperone is involved in tumorigenesis. OBJECTIVE: AIP sequence changes and expression were studied in FIPA and sporadic adenomas. The function of normal and mutated AIP molecules was studied on cell proliferation and protein-protein interaction. Cellular and ultrastructural AIP localization was determined in pituitary cells. PATIENTS: Twenty-six FIPA kindreds and 85 sporadic pituitary adenoma patients were included in the study. RESULTS: Nine families harbored AIP mutations. Overexpression of wild-type AIP in TIG3 and HEK293 human fibroblast and GH3 pituitary cell lines dramatically reduced cell proliferation, whereas mutant AIP lost this ability. All the mutations led to a disruption of the protein-protein interaction between AIP and phosphodiesterase-4A5. In normal pituitary, AIP colocalizes exclusively with GH and prolactin, and it is found in association with the secretory vesicle, as shown by double-immunofluorescence and electron microscopy staining. In sporadic pituitary adenomas, however, AIP is expressed in all tumor types. In addition, whereas AIP is expressed in the secretory vesicle in GH-secreting tumors, similar to normal GH-secreting cells, in lactotroph, corticotroph, and nonfunctioning adenomas, it is localized to the cytoplasm and not in the secretory vesicles. CONCLUSIONS: Our functional evaluation of AIP mutations is consistent with a tumor-suppressor role for AIP and its involvement in familial acromegaly. The abnormal expression and subcellular localization of AIP in sporadic pituitary adenomas indicate deranged regulation of this protein during tumorigenesis.", "author" : [ { "dropping-particle" : "", "family" : "Leontiou", "given" : "Chrysanthia A", "non-dropping-particle" : "", "parse-names" : false, "suffix" : "" }, { "dropping-particle" : "", "family" : "Gueorguiev", "given" : "Maria", "non-dropping-particle" : "", "parse-names" : false, "suffix" : "" }, { "dropping-particle" : "", "family" : "Spuy", "given" : "Jacqueline", "non-dropping-particle" : "van der", "parse-names" : false, "suffix" : "" }, { "dropping-particle" : "", "family" : "Quinton", "given" : "Richard", "non-dropping-particle" : "", "parse-names" : false, "suffix" : "" }, { "dropping-particle" : "", "family" : "Lolli", "given" : "Francesca", "non-dropping-particle" : "", "parse-names" : false, "suffix" : "" }, { "dropping-particle" : "", "family" : "Hassan", "given" : "Sevda", "non-dropping-particle" : "", "parse-names" : false, "suffix" : "" }, { "dropping-particle" : "", "family" : "Chahal", "given" : "Harvinder S", "non-dropping-particle" : "", "parse-names" : false, "suffix" : "" }, { "dropping-particle" : "", "family" : "Igreja", "given" : "Susana C", "non-dropping-particle" : "", "parse-names" : false, "suffix" : "" }, { "dropping-particle" : "", "family" : "Jordan", "given" : "Suzanne", "non-dropping-particle" : "", "parse-names" : false, "suffix" : "" }, { "dropping-particle" : "", "family" : "Rowe", "given" : "Janice", "non-dropping-particle" : "", "parse-names" : false, "suffix" : "" }, { "dropping-particle" : "", "family" : "Stolbrink", "given" : "Marie", "non-dropping-particle" : "", "parse-names" : false, "suffix" : "" }, { "dropping-particle" : "", "family" : "Christian", "given" : "Helen C", "non-dropping-particle" : "", "parse-names" : false, "suffix" : "" }, { "dropping-particle" : "", "family" : "Wray", "given" : "Jessica", "non-dropping-particle" : "", "parse-names" : false, "suffix" : "" }, { "dropping-particle" : "", "family" : "Bishop-Bailey", "given" : "David", "non-dropping-particle" : "", "parse-names" : false, "suffix" : "" }, { "dropping-particle" : "", "family" : "Berney", "given" : "Dan M", "non-dropping-particle" : "", "parse-names" : false, "suffix" : "" }, { "dropping-particle" : "", "family" : "Wass", "given" : "John a H", "non-dropping-particle" : "", "parse-names" : false, "suffix" : "" }, { "dropping-particle" : "", "family" : "Popovic", "given" : "Vera", "non-dropping-particle" : "", "parse-names" : false, "suffix" : "" }, { "dropping-particle" : "", "family" : "Ribeiro-Oliveira", "given" : "Ant\u00f4nio", "non-dropping-particle" : "", "parse-names" : false, "suffix" : "" }, { "dropping-particle" : "", "family" : "Gadelha", "given" : "Monica R", "non-dropping-particle" : "", "parse-names" : false, "suffix" : "" }, { "dropping-particle" : "", "family" : "Monson", "given" : "John P", "non-dropping-particle" : "", "parse-names" : false, "suffix" : "" }, { "dropping-particle" : "", "family" : "Akker", "given" : "Scott a", "non-dropping-particle" : "", "parse-names" : false, "suffix" : "" }, { "dropping-particle" : "", "family" : "Davis", "given" : "Julian R E", "non-dropping-particle" : "", "parse-names" : false, "suffix" : "" }, { "dropping-particle" : "", "family" : "Clayton", "given" : "Richard N", "non-dropping-particle" : "", "parse-names" : false, "suffix" : "" }, { "dropping-particle" : "", "family" : "Yoshimoto", "given" : "Katsuhiko", "non-dropping-particle" : "", "parse-names" : false, "suffix" : "" }, { "dropping-particle" : "", "family" : "Iwata", "given" : "Takeo", "non-dropping-particle" : "", "parse-names" : false, "suffix" : "" }, { "dropping-particle" : "", "family" : "Matsuno", "given" : "Akira", "non-dropping-particle" : "", "parse-names" : false, "suffix" : "" }, { "dropping-particle" : "", "family" : "Eguchi", "given" : "Kuniki", "non-dropping-particle" : "", "parse-names" : false, "suffix" : "" }, { "dropping-particle" : "", "family" : "Musat", "given" : "M\u00e2d\u00e2lina", "non-dropping-particle" : "", "parse-names" : false, "suffix" : "" }, { "dropping-particle" : "", "family" : "Flanagan", "given" : "Daniel", "non-dropping-particle" : "", "parse-names" : false, "suffix" : "" }, { "dropping-particle" : "", "family" : "Peters", "given" : "Gordon", "non-dropping-particle" : "", "parse-names" : false, "suffix" : "" }, { "dropping-particle" : "", "family" : "Bolger", "given" : "Graeme B", "non-dropping-particle" : "", "parse-names" : false, "suffix" : "" }, { "dropping-particle" : "", "family" : "Chapple", "given" : "J Paul", "non-dropping-particle" : "", "parse-names" : false, "suffix" : "" }, { "dropping-particle" : "", "family" : "Frohman", "given" : "Lawrence a", "non-dropping-particle" : "", "parse-names" : false, "suffix" : "" }, { "dropping-particle" : "", "family" : "Grossman", "given" : "Ashley B", "non-dropping-particle" : "", "parse-names" : false, "suffix" : "" }, { "dropping-particle" : "", "family" : "Korbonits", "given" : "M\u00e1rta", "non-dropping-particle" : "", "parse-names" : false, "suffix" : "" } ], "container-title" : "The Journal of clinical endocrinology and metabolism", "id" : "ITEM-1", "issue" : "6", "issued" : { "date-parts" : [ [ "2008" ] ] }, "page" : "2390-2401", "title" : "The role of the aryl hydrocarbon receptor-interacting protein gene in familial and sporadic pituitary adenomas.", "type" : "article-journal", "volume" : "93" }, "uris" : [ "http://www.mendeley.com/documents/?uuid=32894b25-b4c7-417d-b095-ff16c595cd54" ] }, { "id" : "ITEM-2", "itemData" : { "DOI" : "10.1210/jc.2005-1478", "ISSN" : "0021972X", "PMID" : "16189251", "abstract" : "CONTEXT: Isolated familial somatotropinoma (IFS) is a rare endocrine disease defined as the occurrence of at least two cases of acromegaly or gigantism in a family that does not exhibit features of Carney complex or multiple endocrine neoplasia type 1. Analysis of the multigenerational expression in families suggests that IFS is inherited as an autosomal dominant disease with incomplete penetrance. The association between the disease and loss of heterozygosity on chromosome 11q13 as well as its linkage to this region has been well established, but the IFS gene still remains unknown. OBJECTIVE: The aim of this report was to narrow the previously described chromosomal region (9.7 cM) to which the gene was previously localized and to evaluate potential candidates. DESIGN AND SETTING: Using haplotyping and allelotyping techniques, we studied eight new families (total of 14 tumors) with IFS and 15 sporadic somatotropinomas. Eighteen polymorphic markers spanning an approximately 9-Mb region on chromosome 11q12.2-11q13.3 were used. MAIN OUTCOME AND RESULTS: Loss of heterozygosity was found in all families and in 40% of sporadic tumors. Although multiple and frequently discontinuous, the presence of allelic loss limited by retentions at their boundaries suggests a new interval of approximately 2.21 Mb on chromosome 11q13.3. Three potential candidate genes (DOC-1R, LOC 399919, and LOC 440049) in this region were sequenced, although no mutations were found. CONCLUSIONS: Identification of the IFS gene is still necessary because it will not only provide insight into the molecular basis of IFS but may also elucidate the pathogenesis of sporadic somatotropinomas.", "author" : [ { "dropping-particle" : "", "family" : "Soares", "given" : "Beatriz S.", "non-dropping-particle" : "", "parse-names" : false, "suffix" : "" }, { "dropping-particle" : "", "family" : "Eguchi", "given" : "Kuniki", "non-dropping-particle" : "", "parse-names" : false, "suffix" : "" }, { "dropping-particle" : "", "family" : "Frohman", "given" : "Lawrence A.", "non-dropping-particle" : "", "parse-names" : false, "suffix" : "" } ], "container-title" : "Journal of Clinical Endocrinology and Metabolism", "id" : "ITEM-2", "issue" : "12", "issued" : { "date-parts" : [ [ "2005" ] ] }, "page" : "6580-6587", "title" : "Tumor deletion mapping on chromosome 11q13 in eight families with isolated familial somatotropinoma and in 15 sporadic somatotropinomas", "type" : "article-journal", "volume" : "90" }, "uris" : [ "http://www.mendeley.com/documents/?uuid=40c161e4-4c99-41c1-88a9-fba4bdd12035" ] }, { "id" : "ITEM-3", "itemData" : { "DOI" : "10.1210/jc.2006-2394", "ISSN" : "0021-972X", "PMID" : "17341560", "abstract" : "CONTEXT: Acromegaly is usually sporadic, but familial cases occur in association with several familial pituitary tumor syndromes. Recently mutations in the aryl hydrocarbon receptor interacting protein (AIP) gene were associated with familial pituitary adenoma predisposition. OBJECTIVE: The objective of the study was to investigate the status of AIP in a pituitary tumor predisposition family. SETTINGS: The study was conducted at a nonprofit academic center and medical centers. PATIENTS: Eighteen members of a Brazilian family with acromegaly were studied. RESULTS: A novel germline mutation in the AIP gene, Y268X, predicted to generate a protein lacking two conserved domains, was identified in four members of this family: two siblings with early-onset acromegaly; a third, 41-yr-old sibling with a microadenoma but no clinical features of disease, and his 3-yr-old son. No changes were found in 14 unaffected at-risk relatives or 92 healthy controls. CONCLUSIONS: We confirm the role of the AIP gene in familial acromegaly. This finding increases the spectrum of molecular defects that can give rise to pituitary adenoma susceptibility. Establishment of genotype-phenotype correlations in AIP mutant tumors will determine whether AIP screening can be used as a tool for clinical surveillance and genetic counseling of families with pituitary tumor predisposition. The underlying basis for the phenotypic variation within AIP-mutant families and the mechanism of AIP-mediated tumorigenesis remain to be defined.", "author" : [ { "dropping-particle" : "", "family" : "Toledo", "given" : "Rodrigo a", "non-dropping-particle" : "", "parse-names" : false, "suffix" : "" }, { "dropping-particle" : "", "family" : "Louren\u00e7o", "given" : "Delmar M", "non-dropping-particle" : "", "parse-names" : false, "suffix" : "" }, { "dropping-particle" : "", "family" : "Liberman", "given" : "Bernardo", "non-dropping-particle" : "", "parse-names" : false, "suffix" : "" }, { "dropping-particle" : "", "family" : "Cunha-Neto", "given" : "Malebranche B C", "non-dropping-particle" : "", "parse-names" : false, "suffix" : "" }, { "dropping-particle" : "", "family" : "Cavalcanti", "given" : "Maria G", "non-dropping-particle" : "", "parse-names" : false, "suffix" : "" }, { "dropping-particle" : "", "family" : "Moyses", "given" : "Cinthia B", "non-dropping-particle" : "", "parse-names" : false, "suffix" : "" }, { "dropping-particle" : "", "family" : "Toledo", "given" : "Sergio P a", "non-dropping-particle" : "", "parse-names" : false, "suffix" : "" }, { "dropping-particle" : "", "family" : "Dahia", "given" : "Patricia L M", "non-dropping-particle" : "", "parse-names" : false, "suffix" : "" } ], "container-title" : "The Journal of clinical endocrinology and metabolism", "id" : "ITEM-3", "issue" : "5", "issued" : { "date-parts" : [ [ "2007" ] ] }, "page" : "1934-1937", "title" : "Germline mutation in the aryl hydrocarbon receptor interacting protein gene in familial somatotropinoma.", "type" : "article-journal", "volume" : "92" }, "uris" : [ "http://www.mendeley.com/documents/?uuid=0bad537b-9e65-44ec-9ea3-dc9f7852277c" ] }, { "id" : "ITEM-4", "itemData" : { "DOI" : "10.1007/s11102-012-0391-y", "ISBN" : "1573-7403 (Electronic)\\r1386-341X (Linking)", "ISSN" : "1386341X", "PMID" : "22527616", "abstract" : "Familial isolated pituitary adenoma (FIPA), defined as the occurrence of at least two cases of pituitary adenoma in a family that does not exhibit features of syndromic diseases, such as Carney complex or Multiple Endocrine Neoplasia type 1 or 4, is a rare autosomal dominant disease with low penetrance. About 20 % of the families with FIPA harbor inactivating mutation in aryl hydrocarbon receptor-interacting protein gene (AIP) associated with loss of heterozygosity of the same genetic locus (11q13) in the tumor. Rarely different types of extra-pituitary tumors have been described in the setting of AIP mutation-positive FIPA. We present the case of a patient who was diagnosed with acromegaly due to the AIP mutation c.241C&gt;T (p.R81X) at the age of 34 years, and treated by transsphenoidal surgery. At the age of 43 years she was diagnosed with a meningioma, and at age 46 had recurrence of the somatotropinoma. Genetic studies demonstrated loss of the normal allele (by sequencing and microsatellite analysis) in DNA from the pituitary adenoma but not from the meningioma, suggesting a selective involvement of AIP mutation in the pathogenesis of the pituitary adenoma, and a casual association with the meningioma. Further investigations are required to define the exact role of AIP in non-pituitary tumorigenesis.", "author" : [ { "dropping-particle" : "", "family" : "Guaraldi", "given" : "Federica", "non-dropping-particle" : "", "parse-names" : false, "suffix" : "" }, { "dropping-particle" : "", "family" : "Corazzini", "given" : "Valentina", "non-dropping-particle" : "", "parse-names" : false, "suffix" : "" }, { "dropping-particle" : "", "family" : "Gallia", "given" : "Gary L.", "non-dropping-particle" : "", "parse-names" : false, "suffix" : "" }, { "dropping-particle" : "", "family" : "Grottoli", "given" : "Silvia", "non-dropping-particle" : "", "parse-names" : false, "suffix" : "" }, { "dropping-particle" : "", "family" : "Stals", "given" : "Karen", "non-dropping-particle" : "", "parse-names" : false, "suffix" : "" }, { "dropping-particle" : "", "family" : "Dalantaeva", "given" : "Nadezhda", "non-dropping-particle" : "", "parse-names" : false, "suffix" : "" }, { "dropping-particle" : "", "family" : "Frohman", "given" : "Lawrence A.", "non-dropping-particle" : "", "parse-names" : false, "suffix" : "" }, { "dropping-particle" : "", "family" : "Korbonits", "given" : "M\u00e1rta", "non-dropping-particle" : "", "parse-names" : false, "suffix" : "" }, { "dropping-particle" : "", "family" : "Salvatori", "given" : "Roberto", "non-dropping-particle" : "", "parse-names" : false, "suffix" : "" } ], "container-title" : "Pituitary", "id" : "ITEM-4", "issue" : "Suppl 1", "issued" : { "date-parts" : [ [ "2012", "12", "13" ] ] }, "page" : "61-67", "title" : "Genetic analysis in a patient presenting with meningioma and familial isolated pituitary adenoma (FIPA) reveals selective involvement of the R81X mutation of the AIP gene in the pathogenesis of the pituitary tumor", "type" : "article-journal", "volume" : "15" }, "uris" : [ "http://www.mendeley.com/documents/?uuid=0b3ae765-e1ea-3fff-bd40-55dbf156fe4f" ] }, { "id" : "ITEM-5", "itemData" : { "DOI" : "10.1530/eje.0.1500643", "ISBN" : "0804-4643 (Print)\\r0804-4643 (Linking)", "ISSN" : "08044643", "PMID" : "15132719", "abstract" : "We report here the genetic findings of a new isolated familial somatotropinoma (IFS) kindred in which the mother (subject I:2) and one daughter (subject II:2) are affected; their ages at diagnosis were 25 and 14 years respectively. Additionally, patient I:2 developed virilization due to an androgen-secreting adrenocortical mass, presenting clinical and molecular features of sporadic adrenal carcinoma. To genotype this family and to narrow down the candidate interval of the putative IFS gene at 11q13, we performed haplotyping on the DNA from all five members of the family and allelotyping of one available somatotropinoma using polymorphic microsatellite markers from chromosome region 11q12.1-11q13.5. Results indicated that the disease haplotype, between markers D11S956 and D11S527, was transmitted from subject I:2 only to subject II:2. A meiotic recombination event was detected in the fraternal twin sister of II:2 (subject II:1), but her disease status is unknown. Since she is only 18 years old this genetic event cannot yet narrow down the area involved in the pathogenesis of IFS. Allelotyping of the somatotropinoma from II:2 revealed loss of the chromosome carrying the wild-type copy of the putative IFS gene inherited from her father. These results support the involvement of a tumor suppressor gene at 11q13.1-q13.3 in the pathogenesis of IFS.", "author" : [ { "dropping-particle" : "", "family" : "Luccio-Camelo", "given" : "Douglas C", "non-dropping-particle" : "", "parse-names" : false, "suffix" : "" }, { "dropping-particle" : "", "family" : "Une", "given" : "Karina N", "non-dropping-particle" : "", "parse-names" : false, "suffix" : "" }, { "dropping-particle" : "", "family" : "Ferreira", "given" : "Rafael E S", "non-dropping-particle" : "", "parse-names" : false, "suffix" : "" }, { "dropping-particle" : "", "family" : "Khoo", "given" : "Sok Kean", "non-dropping-particle" : "", "parse-names" : false, "suffix" : "" }, { "dropping-particle" : "", "family" : "Nickolov", "given" : "Radoslav", "non-dropping-particle" : "", "parse-names" : false, "suffix" : "" }, { "dropping-particle" : "", "family" : "Bronstein", "given" : "Marcello D", "non-dropping-particle" : "", "parse-names" : false, "suffix" : "" }, { "dropping-particle" : "", "family" : "Vaisman", "given" : "M", "non-dropping-particle" : "", "parse-names" : false, "suffix" : "" }, { "dropping-particle" : "", "family" : "Teh", "given" : "Bin Tean", "non-dropping-particle" : "", "parse-names" : false, "suffix" : "" }, { "dropping-particle" : "", "family" : "Frohman", "given" : "Lawrence A", "non-dropping-particle" : "", "parse-names" : false, "suffix" : "" }, { "dropping-particle" : "", "family" : "Mendon\u00e7a", "given" : "Berenice B.", "non-dropping-particle" : "", "parse-names" : false, "suffix" : "" }, { "dropping-particle" : "", "family" : "Gadelha", "given" : "M\u00f3nica R", "non-dropping-particle" : "", "parse-names" : false, "suffix" : "" } ], "container-title" : "European Journal of Endocrinology", "id" : "ITEM-5", "issue" : "5", "issued" : { "date-parts" : [ [ "2004", "5" ] ] }, "page" : "643-648", "title" : "A meiotic recombination in a new isolated familial somatotropinoma kindred", "type" : "article-journal", "volume" : "150" }, "uris" : [ "http://www.mendeley.com/documents/?uuid=bfad1ef9-6229-3f14-ade9-11e886d77929" ] } ], "mendeley" : { "formattedCitation" : "[2,3,10\u201312]", "plainTextFormattedCitation" : "[2,3,10\u201312]", "previouslyFormattedCitation" : "[2,3,10\u201312]"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2,3,10–12]</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9C1CA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713G&gt;A (p.C238Y)</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210/jc.2007-2611", "ISSN" : "0021-972X", "PMID" : "18381572", "abstract" : "CONTEXT: Mutations have been identified in the aryl hydrocarbon receptor-interacting protein (AIP) gene in familial isolated pituitary adenomas (FIPA). It is not clear, however, how this molecular chaperone is involved in tumorigenesis. OBJECTIVE: AIP sequence changes and expression were studied in FIPA and sporadic adenomas. The function of normal and mutated AIP molecules was studied on cell proliferation and protein-protein interaction. Cellular and ultrastructural AIP localization was determined in pituitary cells. PATIENTS: Twenty-six FIPA kindreds and 85 sporadic pituitary adenoma patients were included in the study. RESULTS: Nine families harbored AIP mutations. Overexpression of wild-type AIP in TIG3 and HEK293 human fibroblast and GH3 pituitary cell lines dramatically reduced cell proliferation, whereas mutant AIP lost this ability. All the mutations led to a disruption of the protein-protein interaction between AIP and phosphodiesterase-4A5. In normal pituitary, AIP colocalizes exclusively with GH and prolactin, and it is found in association with the secretory vesicle, as shown by double-immunofluorescence and electron microscopy staining. In sporadic pituitary adenomas, however, AIP is expressed in all tumor types. In addition, whereas AIP is expressed in the secretory vesicle in GH-secreting tumors, similar to normal GH-secreting cells, in lactotroph, corticotroph, and nonfunctioning adenomas, it is localized to the cytoplasm and not in the secretory vesicles. CONCLUSIONS: Our functional evaluation of AIP mutations is consistent with a tumor-suppressor role for AIP and its involvement in familial acromegaly. The abnormal expression and subcellular localization of AIP in sporadic pituitary adenomas indicate deranged regulation of this protein during tumorigenesis.", "author" : [ { "dropping-particle" : "", "family" : "Leontiou", "given" : "Chrysanthia A", "non-dropping-particle" : "", "parse-names" : false, "suffix" : "" }, { "dropping-particle" : "", "family" : "Gueorguiev", "given" : "Maria", "non-dropping-particle" : "", "parse-names" : false, "suffix" : "" }, { "dropping-particle" : "", "family" : "Spuy", "given" : "Jacqueline", "non-dropping-particle" : "van der", "parse-names" : false, "suffix" : "" }, { "dropping-particle" : "", "family" : "Quinton", "given" : "Richard", "non-dropping-particle" : "", "parse-names" : false, "suffix" : "" }, { "dropping-particle" : "", "family" : "Lolli", "given" : "Francesca", "non-dropping-particle" : "", "parse-names" : false, "suffix" : "" }, { "dropping-particle" : "", "family" : "Hassan", "given" : "Sevda", "non-dropping-particle" : "", "parse-names" : false, "suffix" : "" }, { "dropping-particle" : "", "family" : "Chahal", "given" : "Harvinder S", "non-dropping-particle" : "", "parse-names" : false, "suffix" : "" }, { "dropping-particle" : "", "family" : "Igreja", "given" : "Susana C", "non-dropping-particle" : "", "parse-names" : false, "suffix" : "" }, { "dropping-particle" : "", "family" : "Jordan", "given" : "Suzanne", "non-dropping-particle" : "", "parse-names" : false, "suffix" : "" }, { "dropping-particle" : "", "family" : "Rowe", "given" : "Janice", "non-dropping-particle" : "", "parse-names" : false, "suffix" : "" }, { "dropping-particle" : "", "family" : "Stolbrink", "given" : "Marie", "non-dropping-particle" : "", "parse-names" : false, "suffix" : "" }, { "dropping-particle" : "", "family" : "Christian", "given" : "Helen C", "non-dropping-particle" : "", "parse-names" : false, "suffix" : "" }, { "dropping-particle" : "", "family" : "Wray", "given" : "Jessica", "non-dropping-particle" : "", "parse-names" : false, "suffix" : "" }, { "dropping-particle" : "", "family" : "Bishop-Bailey", "given" : "David", "non-dropping-particle" : "", "parse-names" : false, "suffix" : "" }, { "dropping-particle" : "", "family" : "Berney", "given" : "Dan M", "non-dropping-particle" : "", "parse-names" : false, "suffix" : "" }, { "dropping-particle" : "", "family" : "Wass", "given" : "John a H", "non-dropping-particle" : "", "parse-names" : false, "suffix" : "" }, { "dropping-particle" : "", "family" : "Popovic", "given" : "Vera", "non-dropping-particle" : "", "parse-names" : false, "suffix" : "" }, { "dropping-particle" : "", "family" : "Ribeiro-Oliveira", "given" : "Ant\u00f4nio", "non-dropping-particle" : "", "parse-names" : false, "suffix" : "" }, { "dropping-particle" : "", "family" : "Gadelha", "given" : "Monica R", "non-dropping-particle" : "", "parse-names" : false, "suffix" : "" }, { "dropping-particle" : "", "family" : "Monson", "given" : "John P", "non-dropping-particle" : "", "parse-names" : false, "suffix" : "" }, { "dropping-particle" : "", "family" : "Akker", "given" : "Scott a", "non-dropping-particle" : "", "parse-names" : false, "suffix" : "" }, { "dropping-particle" : "", "family" : "Davis", "given" : "Julian R E", "non-dropping-particle" : "", "parse-names" : false, "suffix" : "" }, { "dropping-particle" : "", "family" : "Clayton", "given" : "Richard N", "non-dropping-particle" : "", "parse-names" : false, "suffix" : "" }, { "dropping-particle" : "", "family" : "Yoshimoto", "given" : "Katsuhiko", "non-dropping-particle" : "", "parse-names" : false, "suffix" : "" }, { "dropping-particle" : "", "family" : "Iwata", "given" : "Takeo", "non-dropping-particle" : "", "parse-names" : false, "suffix" : "" }, { "dropping-particle" : "", "family" : "Matsuno", "given" : "Akira", "non-dropping-particle" : "", "parse-names" : false, "suffix" : "" }, { "dropping-particle" : "", "family" : "Eguchi", "given" : "Kuniki", "non-dropping-particle" : "", "parse-names" : false, "suffix" : "" }, { "dropping-particle" : "", "family" : "Musat", "given" : "M\u00e2d\u00e2lina", "non-dropping-particle" : "", "parse-names" : false, "suffix" : "" }, { "dropping-particle" : "", "family" : "Flanagan", "given" : "Daniel", "non-dropping-particle" : "", "parse-names" : false, "suffix" : "" }, { "dropping-particle" : "", "family" : "Peters", "given" : "Gordon", "non-dropping-particle" : "", "parse-names" : false, "suffix" : "" }, { "dropping-particle" : "", "family" : "Bolger", "given" : "Graeme B", "non-dropping-particle" : "", "parse-names" : false, "suffix" : "" }, { "dropping-particle" : "", "family" : "Chapple", "given" : "J Paul", "non-dropping-particle" : "", "parse-names" : false, "suffix" : "" }, { "dropping-particle" : "", "family" : "Frohman", "given" : "Lawrence a", "non-dropping-particle" : "", "parse-names" : false, "suffix" : "" }, { "dropping-particle" : "", "family" : "Grossman", "given" : "Ashley B", "non-dropping-particle" : "", "parse-names" : false, "suffix" : "" }, { "dropping-particle" : "", "family" : "Korbonits", "given" : "M\u00e1rta", "non-dropping-particle" : "", "parse-names" : false, "suffix" : "" } ], "container-title" : "The Journal of clinical endocrinology and metabolism", "id" : "ITEM-1", "issue" : "6", "issued" : { "date-parts" : [ [ "2008" ] ] }, "page" : "2390-2401", "title" : "The role of the aryl hydrocarbon receptor-interacting protein gene in familial and sporadic pituitary adenomas.", "type" : "article-journal", "volume" : "93" }, "uris" : [ "http://www.mendeley.com/documents/?uuid=32894b25-b4c7-417d-b095-ff16c595cd54" ] }, { "id" : "ITEM-2", "itemData" : { "DOI" : "10.1210/jc.84.1.249", "ISBN" : "0021-972X (Print)\\n0021-972X (Linking)", "ISSN" : "0021972X", "PMID" : "9920092", "abstract" : "Familial acromegaly/gigantism occurring in the absence of multiple endocrine neoplasia type I (MEN-1) or the Carney complex has been reported in 18 families since the biochemical diagnosis of GH excess became available, and the genetic defect is unknown. In the present study we examined 2 unrelated families with isolated acromegaly/gigantism. In family A, 3 of 4 siblings were affected, with ages at diagnosis of 19, 21, and 23 yr. In family B, 5 of 13 siblings exhibited the phenotype and were diagnosed at 13, 15, 17, 17, and 24 yr of age. All 8 affected patients had elevated basal GH levels associated with high insulin-like growth factor I levels and/or nonsuppressible serum GH levels during an oral glucose tolerance test. GHRH levels were normal in affected members of family A. An invasive macroadenoma was found in 6 subjects, and a microadenoma was found in 1 subject from family B. The sequence of the GHRH receptor complementary DNA in 1 tumor from family A was normal. There was no history of consanguinity in either family, and the past medical history and laboratory results excluded MEN-1 and the Carney complex in all affected and unaffected screened subjects. Five of 8 subjects have undergone pituitary surgery to date, and paraffin-embedded pituitary blocks were available for analysis. Loss of heterozygosity on chromosome 11q13 was studied by comparing microsatellite polymorphisms of leukocyte and tumor DNA using PYGM (centromeric) and D11S527 (telomeric), markers closely linked to the MEN-1 tumor suppressor gene. All tumors exhibited a loss of heterozygosity at both markers. Sequencing of the MEN-1 gene revealed no germline mutations in either family, nor was a somatic mutation found in tumor DNA from one subject in family A. The integrity of the MEN-1 gene in this subject was further supported by demonstration of the presence of MEN-1 messenger ribonucleic acid, as assessed by RT-PCR. These data indicate that loss of heterozygosity in these affected family members appears independent of MEN-1 gene changes and suggest that a novel (tissue-specific?) tumor suppressor gene(s) linked to the PYGM marker and expressed in the pituitary is essential for regulation of somatotrope proliferation.", "author" : [ { "dropping-particle" : "", "family" : "Gadelha", "given" : "Monica R.", "non-dropping-particle" : "", "parse-names" : false, "suffix" : "" }, { "dropping-particle" : "", "family" : "Prezant", "given" : "Toni R.", "non-dropping-particle" : "", "parse-names" : false, "suffix" : "" }, { "dropping-particle" : "", "family" : "Une", "given" : "Karina N.", "non-dropping-particle" : "", "parse-names" : false, "suffix" : "" }, { "dropping-particle" : "", "family" : "Glick", "given" : "Roberta P.", "non-dropping-particle" : "", "parse-names" : false, "suffix" : "" }, { "dropping-particle" : "", "family" : "Moskal", "given" : "Stanley F.", "non-dropping-particle" : "", "parse-names" : false, "suffix" : "" }, { "dropping-particle" : "", "family" : "Vaisman", "given" : "Mario", "non-dropping-particle" : "", "parse-names" : false, "suffix" : "" }, { "dropping-particle" : "", "family" : "Melmed", "given" : "Shlomo", "non-dropping-particle" : "", "parse-names" : false, "suffix" : "" }, { "dropping-particle" : "", "family" : "Kineman", "given" : "Rhonda D.", "non-dropping-particle" : "", "parse-names" : false, "suffix" : "" }, { "dropping-particle" : "", "family" : "Frohman", "given" : "Lawrence A.", "non-dropping-particle" : "", "parse-names" : false, "suffix" : "" } ], "container-title" : "Journal of Clinical Endocrinology and Metabolism", "id" : "ITEM-2", "issue" : "1", "issued" : { "date-parts" : [ [ "1999", "1" ] ] }, "page" : "249-256", "title" : "Loss of heterozygosity on chromosome 11q13 in two families with acromegaly/gigantism is independent of mutations of the multiple endocrine neoplasia type I gene", "type" : "article-journal", "volume" : "84" }, "uris" : [ "http://www.mendeley.com/documents/?uuid=cbb1f599-aabb-3859-bc1d-65e6dda33ea5" ] } ], "mendeley" : { "formattedCitation" : "[3,13]", "plainTextFormattedCitation" : "[3,13]", "previouslyFormattedCitation" : "[3,13]"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3,13]</w:t>
            </w:r>
            <w:r w:rsidRPr="003B2ACF">
              <w:rPr>
                <w:rFonts w:ascii="Times New Roman" w:eastAsia="Times New Roman" w:hAnsi="Times New Roman" w:cs="Times New Roman"/>
                <w:sz w:val="20"/>
                <w:lang w:val="en-US" w:eastAsia="en-GB"/>
              </w:rPr>
              <w:fldChar w:fldCharType="end"/>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hideMark/>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249G&gt;T (p.G83Afs*15)</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1",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mendeley" : { "formattedCitation" : "[1]", "plainTextFormattedCitation" : "[1]", "previouslyFormattedCitation" : "[1]"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9C1CA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760T&gt;C (p.C254R)</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210/jc.2016-1307", "ISSN" : "1945-7197", "PMID" : "27253664", "abstract" : "CONTEXT The pathogenic effect of mutations in the aryl hydrocarbon receptor interacting protein (AIP) gene (AIPmuts) in pituitary adenomas is incompletely understood. We have identified the primary mechanism of loss of function for missense AIPmuts. OBJECTIVE This study sought to analyze the mechanism/speed of protein turnover of wild-type and missense AIP variants, correlating protein half-life with clinical parameters. DESIGN AND SETTING Half-life and protein-protein interaction experiments and cross-sectional analysis of AIPmut positive patients' data were performed in a clinical academic research institution. PATIENTS Data were obtained from our cohort of pituitary adenoma patients and literature-reported cases. INTERVENTIONS Protein turnover of endogenous AIP in two cell lines and fifteen AIP variants overexpressed in HEK293 cells was analyzed via cycloheximide chase and proteasome inhibition. Glutathione-S-transferase pull-down and quantitative mass spectrometry identified proteins involved in AIP degradation; results were confirmed by coimmunoprecipitation and gene knockdown. Relevant clinical data was collected. MAIN OUTCOME MEASURES Half-life of wild-type and mutant AIP proteins and its correlation with clinical parameters. RESULTS Endogenous AIP half-life was similar in HEK293 and lymphoblastoid cells (43.5 and 32.7 h). AIP variants were divided into stable proteins (median, 77.7 h; interquartile range [IQR], 60.7-92.9 h), and those with short (median, 27 h; IQR, 21.6-28.7 h) or very short (median, 7.7 h; IQR, 5.6-10.5 h) half-life; proteasomal inhibition rescued the rapid degradation of mutant proteins. The experimental half-life significantly correlated with age at diagnosis of acromegaly/gigantism (r = 0.411; P = .002). The FBXO3-containing SKP1-CUL1-F-box protein complex was identified as the E3 ubiquitin-ligase recognizing AIP. CONCLUSIONS AIP is a stable protein, driven to ubiquitination by the SKP1-CUL1-F-box protein complex. Enhanced proteasomal degradation is a novel pathogenic mechanism for AIPmuts, with direct implications for the phenotype.", "author" : [ { "dropping-particle" : "", "family" : "Hern\u00e1ndez-Ram\u00edrez", "given" : "Laura C", "non-dropping-particle" : "", "parse-names" : false, "suffix" : "" }, { "dropping-particle" : "", "family" : "Martucci", "given" : "Federico", "non-dropping-particle" : "", "parse-names" : false, "suffix" : "" }, { "dropping-particle" : "", "family" : "Morgan", "given" : "Rhodri M L",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Ramos-Guajardo", "given" : "Nancy", "non-dropping-particle" : "", "parse-names" : false, "suffix" : "" }, { "dropping-particle" : "", "family" : "Iacovazzo", "given" : "Donato", "non-dropping-particle" : "", "parse-names" : false, "suffix" : "" }, { "dropping-particle" : "", "family" : "D'Acquisto", "given" : "Fulvio", "non-dropping-particle" : "", "parse-names" : false, "suffix" : "" }, { "dropping-particle" : "", "family" : "Prodromou", "given" : "Chrisostomos", "non-dropping-particle" : "", "parse-names" : false, "suffix" : "" }, { "dropping-particle" : "", "family" : "Korbonits", "given" : "M\u00e1rta", "non-dropping-particle" : "", "parse-names" : false, "suffix" : "" } ], "container-title" : "The Journal of clinical endocrinology and metabolism", "id" : "ITEM-1", "issue" : "8", "issued" : { "date-parts" : [ [ "2016" ] ] }, "page" : "3144-54", "title" : "Rapid Proteasomal Degradation of Mutant Proteins Is the Primary Mechanism Leading to Tumorigenesis in Patients With Missense AIP Mutations.", "type" : "article-journal", "volume" : "101" }, "uris" : [ "http://www.mendeley.com/documents/?uuid=31dfaf1a-c05c-39d4-88f5-a4e2e595234e" ] } ], "mendeley" : { "formattedCitation" : "[9]", "plainTextFormattedCitation" : "[9]", "previouslyFormattedCitation" : "[9]"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9]</w:t>
            </w:r>
            <w:r w:rsidRPr="003B2ACF">
              <w:rPr>
                <w:rFonts w:ascii="Times New Roman" w:eastAsia="Times New Roman" w:hAnsi="Times New Roman" w:cs="Times New Roman"/>
                <w:sz w:val="20"/>
                <w:lang w:val="en-US" w:eastAsia="en-GB"/>
              </w:rPr>
              <w:fldChar w:fldCharType="end"/>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hideMark/>
          </w:tcPr>
          <w:p w:rsidR="00F26E6F" w:rsidRPr="003B2ACF" w:rsidRDefault="00F26E6F" w:rsidP="00F16441">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sz w:val="20"/>
                <w:lang w:val="en-US" w:eastAsia="en-GB"/>
              </w:rPr>
              <w:t>c.333delC (p.K112Rfs*44)</w:t>
            </w:r>
          </w:p>
        </w:tc>
        <w:tc>
          <w:tcPr>
            <w:tcW w:w="4820" w:type="dxa"/>
            <w:tcBorders>
              <w:top w:val="nil"/>
              <w:left w:val="nil"/>
              <w:bottom w:val="nil"/>
              <w:right w:val="nil"/>
            </w:tcBorders>
            <w:noWrap/>
            <w:hideMark/>
          </w:tcPr>
          <w:p w:rsidR="00F26E6F" w:rsidRPr="003B2ACF" w:rsidRDefault="00F26E6F" w:rsidP="009C1CA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762C&gt;G (p.C254W)</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210/jc.2016-1307", "ISSN" : "1945-7197", "PMID" : "27253664", "abstract" : "CONTEXT The pathogenic effect of mutations in the aryl hydrocarbon receptor interacting protein (AIP) gene (AIPmuts) in pituitary adenomas is incompletely understood. We have identified the primary mechanism of loss of function for missense AIPmuts. OBJECTIVE This study sought to analyze the mechanism/speed of protein turnover of wild-type and missense AIP variants, correlating protein half-life with clinical parameters. DESIGN AND SETTING Half-life and protein-protein interaction experiments and cross-sectional analysis of AIPmut positive patients' data were performed in a clinical academic research institution. PATIENTS Data were obtained from our cohort of pituitary adenoma patients and literature-reported cases. INTERVENTIONS Protein turnover of endogenous AIP in two cell lines and fifteen AIP variants overexpressed in HEK293 cells was analyzed via cycloheximide chase and proteasome inhibition. Glutathione-S-transferase pull-down and quantitative mass spectrometry identified proteins involved in AIP degradation; results were confirmed by coimmunoprecipitation and gene knockdown. Relevant clinical data was collected. MAIN OUTCOME MEASURES Half-life of wild-type and mutant AIP proteins and its correlation with clinical parameters. RESULTS Endogenous AIP half-life was similar in HEK293 and lymphoblastoid cells (43.5 and 32.7 h). AIP variants were divided into stable proteins (median, 77.7 h; interquartile range [IQR], 60.7-92.9 h), and those with short (median, 27 h; IQR, 21.6-28.7 h) or very short (median, 7.7 h; IQR, 5.6-10.5 h) half-life; proteasomal inhibition rescued the rapid degradation of mutant proteins. The experimental half-life significantly correlated with age at diagnosis of acromegaly/gigantism (r = 0.411; P = .002). The FBXO3-containing SKP1-CUL1-F-box protein complex was identified as the E3 ubiquitin-ligase recognizing AIP. CONCLUSIONS AIP is a stable protein, driven to ubiquitination by the SKP1-CUL1-F-box protein complex. Enhanced proteasomal degradation is a novel pathogenic mechanism for AIPmuts, with direct implications for the phenotype.", "author" : [ { "dropping-particle" : "", "family" : "Hern\u00e1ndez-Ram\u00edrez", "given" : "Laura C", "non-dropping-particle" : "", "parse-names" : false, "suffix" : "" }, { "dropping-particle" : "", "family" : "Martucci", "given" : "Federico", "non-dropping-particle" : "", "parse-names" : false, "suffix" : "" }, { "dropping-particle" : "", "family" : "Morgan", "given" : "Rhodri M L",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Ramos-Guajardo", "given" : "Nancy", "non-dropping-particle" : "", "parse-names" : false, "suffix" : "" }, { "dropping-particle" : "", "family" : "Iacovazzo", "given" : "Donato", "non-dropping-particle" : "", "parse-names" : false, "suffix" : "" }, { "dropping-particle" : "", "family" : "D'Acquisto", "given" : "Fulvio", "non-dropping-particle" : "", "parse-names" : false, "suffix" : "" }, { "dropping-particle" : "", "family" : "Prodromou", "given" : "Chrisostomos", "non-dropping-particle" : "", "parse-names" : false, "suffix" : "" }, { "dropping-particle" : "", "family" : "Korbonits", "given" : "M\u00e1rta", "non-dropping-particle" : "", "parse-names" : false, "suffix" : "" } ], "container-title" : "The Journal of clinical endocrinology and metabolism", "id" : "ITEM-1", "issue" : "8", "issued" : { "date-parts" : [ [ "2016" ] ] }, "page" : "3144-54", "title" : "Rapid Proteasomal Degradation of Mutant Proteins Is the Primary Mechanism Leading to Tumorigenesis in Patients With Missense AIP Mutations.", "type" : "article-journal", "volume" : "101" }, "uris" : [ "http://www.mendeley.com/documents/?uuid=31dfaf1a-c05c-39d4-88f5-a4e2e595234e" ] } ], "mendeley" : { "formattedCitation" : "[9]", "plainTextFormattedCitation" : "[9]", "previouslyFormattedCitation" : "[9]"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9]</w:t>
            </w:r>
            <w:r w:rsidRPr="003B2ACF">
              <w:rPr>
                <w:rFonts w:ascii="Times New Roman" w:eastAsia="Times New Roman" w:hAnsi="Times New Roman" w:cs="Times New Roman"/>
                <w:sz w:val="20"/>
                <w:lang w:val="en-US" w:eastAsia="en-GB"/>
              </w:rPr>
              <w:fldChar w:fldCharType="end"/>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hideMark/>
          </w:tcPr>
          <w:p w:rsidR="00F26E6F" w:rsidRPr="003B2ACF" w:rsidRDefault="00F26E6F" w:rsidP="009C1CA3">
            <w:pPr>
              <w:spacing w:line="480" w:lineRule="auto"/>
              <w:rPr>
                <w:rFonts w:ascii="Times New Roman" w:eastAsia="Times New Roman" w:hAnsi="Times New Roman" w:cs="Times New Roman"/>
                <w:sz w:val="20"/>
                <w:lang w:val="en-US" w:eastAsia="en-GB"/>
              </w:rPr>
            </w:pPr>
            <w:r w:rsidRPr="003B2ACF">
              <w:rPr>
                <w:rFonts w:ascii="Times New Roman" w:eastAsia="Times New Roman" w:hAnsi="Times New Roman" w:cs="Times New Roman"/>
                <w:b w:val="0"/>
                <w:sz w:val="20"/>
                <w:lang w:val="en-US" w:eastAsia="en-GB"/>
              </w:rPr>
              <w:t>c.338_341dupACCC (p.L115Pfs*16)</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id" : "ITEM-2", "itemData" : { "DOI" : "10.1111/j.1399-0004.2010.01406.x", "ISSN" : "1399-0004", "PMID" : "20507346", "abstract" : "The prevalence of germline mutations in MEN1, AIP, PRKAR1A, CDKN1B and CDKN2CI is unknown among pediatric patients with pituitary adenomas (PA). In this study, we screened children with PA for mutations in these genes; somatic GNAS mutations were also studied in a limited number of growth hormone (GH) or prolactin (PRL)-secreting PA. We studied 74 and 6 patients with either isolated Cushing disease (CD) or GH- or PRL-secreting PA, respectively. We also screened four pediatric patients with CD, and four with GH/PRL-secreting tumors who had some syndromic features. There was one AIP mutation (p.Lys103Arg) among 74 CD patients. Two MEN1 mutations that occurred in patients with recurrent or difficult-to-treat disease were found among patients with CD. There was one MEN1 and three AIP mutations (p.Gln307ProfsX104, p.Pro114fsX, p.Lys241X) among pediatric patients with isolated GH- or PRL-secreting PA and one additional MEN1 mutation in a patient with positive family history. There were no mutations in the PRKAR1A, CDKN1B, CDKN2C or GNAS genes. Thus, germline AIP or MEN1 gene mutations are frequent among pediatric patients with GH- or PRL-secreting PA but are significantly rarer in pediatric CD; PRKAR1A mutations are not present in PA outside of Carney complex.", "author" : [ { "dropping-particle" : "", "family" : "Stratakis", "given" : "C A", "non-dropping-particle" : "", "parse-names" : false, "suffix" : "" }, { "dropping-particle" : "", "family" : "Tichomirowa", "given" : "M A", "non-dropping-particle" : "", "parse-names" : false, "suffix" : "" }, { "dropping-particle" : "", "family" : "Boikos", "given" : "S", "non-dropping-particle" : "", "parse-names" : false, "suffix" : "" }, { "dropping-particle" : "", "family" : "Azevedo", "given" : "M F", "non-dropping-particle" : "", "parse-names" : false, "suffix" : "" }, { "dropping-particle" : "", "family" : "Lodish", "given" : "M", "non-dropping-particle" : "", "parse-names" : false, "suffix" : "" }, { "dropping-particle" : "", "family" : "Martari", "given" : "M", "non-dropping-particle" : "", "parse-names" : false, "suffix" : "" }, { "dropping-particle" : "", "family" : "Verma", "given" : "S", "non-dropping-particle" : "", "parse-names" : false, "suffix" : "" }, { "dropping-particle" : "", "family" : "Daly", "given" : "A F", "non-dropping-particle" : "", "parse-names" : false, "suffix" : "" }, { "dropping-particle" : "", "family" : "Raygada", "given" : "M", "non-dropping-particle" : "", "parse-names" : false, "suffix" : "" }, { "dropping-particle" : "", "family" : "Keil", "given" : "M F", "non-dropping-particle" : "", "parse-names" : false, "suffix" : "" }, { "dropping-particle" : "", "family" : "Papademetriou", "given" : "J", "non-dropping-particle" : "", "parse-names" : false, "suffix" : "" }, { "dropping-particle" : "", "family" : "Drori-Herishanu", "given" : "L", "non-dropping-particle" : "", "parse-names" : false, "suffix" : "" }, { "dropping-particle" : "", "family" : "Horvath", "given" : "A", "non-dropping-particle" : "", "parse-names" : false, "suffix" : "" }, { "dropping-particle" : "", "family" : "Tsang", "given" : "K M", "non-dropping-particle" : "", "parse-names" : false, "suffix" : "" }, { "dropping-particle" : "", "family" : "Nesterova", "given" : "M", "non-dropping-particle" : "", "parse-names" : false, "suffix" : "" }, { "dropping-particle" : "", "family" : "Franklin", "given" : "S", "non-dropping-particle" : "", "parse-names" : false, "suffix" : "" }, { "dropping-particle" : "", "family" : "Vanbellinghen", "given" : "J-F", "non-dropping-particle" : "", "parse-names" : false, "suffix" : "" }, { "dropping-particle" : "", "family" : "Bours", "given" : "V", "non-dropping-particle" : "", "parse-names" : false, "suffix" : "" }, { "dropping-particle" : "", "family" : "Salvatori", "given" : "R", "non-dropping-particle" : "", "parse-names" : false, "suffix" : "" }, { "dropping-particle" : "", "family" : "Beckers", "given" : "A", "non-dropping-particle" : "", "parse-names" : false, "suffix" : "" } ], "container-title" : "Clinical genetics", "id" : "ITEM-2", "issue" : "5", "issued" : { "date-parts" : [ [ "2010" ] ] }, "page" : "457-63", "title" : "The role of germline AIP, MEN1, PRKAR1A, CDKN1B and CDKN2C mutations in causing pituitary adenomas in a large cohort of children, adolescents, and patients with genetic syndromes.", "type" : "article-journal", "volume" : "78" }, "uris" : [ "http://www.mendeley.com/documents/?uuid=440c5825-e76a-48ee-8cc9-04feb74b3a3e" ] } ], "mendeley" : { "formattedCitation" : "[14,15]", "plainTextFormattedCitation" : "[14,15]", "previouslyFormattedCitation" : "[14,15]"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15]</w:t>
            </w:r>
            <w:r w:rsidRPr="003B2ACF">
              <w:rPr>
                <w:rFonts w:ascii="Times New Roman" w:eastAsia="Times New Roman" w:hAnsi="Times New Roman" w:cs="Times New Roman"/>
                <w:sz w:val="20"/>
                <w:lang w:val="en-US" w:eastAsia="en-GB"/>
              </w:rPr>
              <w:fldChar w:fldCharType="end"/>
            </w:r>
            <w:r w:rsidRPr="003B2ACF">
              <w:rPr>
                <w:rFonts w:ascii="Times New Roman" w:eastAsia="Times New Roman" w:hAnsi="Times New Roman" w:cs="Times New Roman"/>
                <w:b w:val="0"/>
                <w:sz w:val="20"/>
                <w:lang w:val="en-US" w:eastAsia="en-GB"/>
              </w:rPr>
              <w:t xml:space="preserve"> </w:t>
            </w:r>
          </w:p>
        </w:tc>
        <w:tc>
          <w:tcPr>
            <w:tcW w:w="4820" w:type="dxa"/>
            <w:tcBorders>
              <w:top w:val="nil"/>
              <w:left w:val="nil"/>
              <w:bottom w:val="nil"/>
              <w:right w:val="nil"/>
            </w:tcBorders>
            <w:noWrap/>
            <w:hideMark/>
          </w:tcPr>
          <w:p w:rsidR="00F26E6F" w:rsidRPr="003B2ACF" w:rsidRDefault="00F26E6F" w:rsidP="009C1CA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805_825dup (p.F269_H275dup)</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210/jc.2007-2611", "ISSN" : "0021-972X", "PMID" : "18381572", "abstract" : "CONTEXT: Mutations have been identified in the aryl hydrocarbon receptor-interacting protein (AIP) gene in familial isolated pituitary adenomas (FIPA). It is not clear, however, how this molecular chaperone is involved in tumorigenesis. OBJECTIVE: AIP sequence changes and expression were studied in FIPA and sporadic adenomas. The function of normal and mutated AIP molecules was studied on cell proliferation and protein-protein interaction. Cellular and ultrastructural AIP localization was determined in pituitary cells. PATIENTS: Twenty-six FIPA kindreds and 85 sporadic pituitary adenoma patients were included in the study. RESULTS: Nine families harbored AIP mutations. Overexpression of wild-type AIP in TIG3 and HEK293 human fibroblast and GH3 pituitary cell lines dramatically reduced cell proliferation, whereas mutant AIP lost this ability. All the mutations led to a disruption of the protein-protein interaction between AIP and phosphodiesterase-4A5. In normal pituitary, AIP colocalizes exclusively with GH and prolactin, and it is found in association with the secretory vesicle, as shown by double-immunofluorescence and electron microscopy staining. In sporadic pituitary adenomas, however, AIP is expressed in all tumor types. In addition, whereas AIP is expressed in the secretory vesicle in GH-secreting tumors, similar to normal GH-secreting cells, in lactotroph, corticotroph, and nonfunctioning adenomas, it is localized to the cytoplasm and not in the secretory vesicles. CONCLUSIONS: Our functional evaluation of AIP mutations is consistent with a tumor-suppressor role for AIP and its involvement in familial acromegaly. The abnormal expression and subcellular localization of AIP in sporadic pituitary adenomas indicate deranged regulation of this protein during tumorigenesis.", "author" : [ { "dropping-particle" : "", "family" : "Leontiou", "given" : "Chrysanthia A", "non-dropping-particle" : "", "parse-names" : false, "suffix" : "" }, { "dropping-particle" : "", "family" : "Gueorguiev", "given" : "Maria", "non-dropping-particle" : "", "parse-names" : false, "suffix" : "" }, { "dropping-particle" : "", "family" : "Spuy", "given" : "Jacqueline", "non-dropping-particle" : "van der", "parse-names" : false, "suffix" : "" }, { "dropping-particle" : "", "family" : "Quinton", "given" : "Richard", "non-dropping-particle" : "", "parse-names" : false, "suffix" : "" }, { "dropping-particle" : "", "family" : "Lolli", "given" : "Francesca", "non-dropping-particle" : "", "parse-names" : false, "suffix" : "" }, { "dropping-particle" : "", "family" : "Hassan", "given" : "Sevda", "non-dropping-particle" : "", "parse-names" : false, "suffix" : "" }, { "dropping-particle" : "", "family" : "Chahal", "given" : "Harvinder S", "non-dropping-particle" : "", "parse-names" : false, "suffix" : "" }, { "dropping-particle" : "", "family" : "Igreja", "given" : "Susana C", "non-dropping-particle" : "", "parse-names" : false, "suffix" : "" }, { "dropping-particle" : "", "family" : "Jordan", "given" : "Suzanne", "non-dropping-particle" : "", "parse-names" : false, "suffix" : "" }, { "dropping-particle" : "", "family" : "Rowe", "given" : "Janice", "non-dropping-particle" : "", "parse-names" : false, "suffix" : "" }, { "dropping-particle" : "", "family" : "Stolbrink", "given" : "Marie", "non-dropping-particle" : "", "parse-names" : false, "suffix" : "" }, { "dropping-particle" : "", "family" : "Christian", "given" : "Helen C", "non-dropping-particle" : "", "parse-names" : false, "suffix" : "" }, { "dropping-particle" : "", "family" : "Wray", "given" : "Jessica", "non-dropping-particle" : "", "parse-names" : false, "suffix" : "" }, { "dropping-particle" : "", "family" : "Bishop-Bailey", "given" : "David", "non-dropping-particle" : "", "parse-names" : false, "suffix" : "" }, { "dropping-particle" : "", "family" : "Berney", "given" : "Dan M", "non-dropping-particle" : "", "parse-names" : false, "suffix" : "" }, { "dropping-particle" : "", "family" : "Wass", "given" : "John a H", "non-dropping-particle" : "", "parse-names" : false, "suffix" : "" }, { "dropping-particle" : "", "family" : "Popovic", "given" : "Vera", "non-dropping-particle" : "", "parse-names" : false, "suffix" : "" }, { "dropping-particle" : "", "family" : "Ribeiro-Oliveira", "given" : "Ant\u00f4nio", "non-dropping-particle" : "", "parse-names" : false, "suffix" : "" }, { "dropping-particle" : "", "family" : "Gadelha", "given" : "Monica R", "non-dropping-particle" : "", "parse-names" : false, "suffix" : "" }, { "dropping-particle" : "", "family" : "Monson", "given" : "John P", "non-dropping-particle" : "", "parse-names" : false, "suffix" : "" }, { "dropping-particle" : "", "family" : "Akker", "given" : "Scott a", "non-dropping-particle" : "", "parse-names" : false, "suffix" : "" }, { "dropping-particle" : "", "family" : "Davis", "given" : "Julian R E", "non-dropping-particle" : "", "parse-names" : false, "suffix" : "" }, { "dropping-particle" : "", "family" : "Clayton", "given" : "Richard N", "non-dropping-particle" : "", "parse-names" : false, "suffix" : "" }, { "dropping-particle" : "", "family" : "Yoshimoto", "given" : "Katsuhiko", "non-dropping-particle" : "", "parse-names" : false, "suffix" : "" }, { "dropping-particle" : "", "family" : "Iwata", "given" : "Takeo", "non-dropping-particle" : "", "parse-names" : false, "suffix" : "" }, { "dropping-particle" : "", "family" : "Matsuno", "given" : "Akira", "non-dropping-particle" : "", "parse-names" : false, "suffix" : "" }, { "dropping-particle" : "", "family" : "Eguchi", "given" : "Kuniki", "non-dropping-particle" : "", "parse-names" : false, "suffix" : "" }, { "dropping-particle" : "", "family" : "Musat", "given" : "M\u00e2d\u00e2lina", "non-dropping-particle" : "", "parse-names" : false, "suffix" : "" }, { "dropping-particle" : "", "family" : "Flanagan", "given" : "Daniel", "non-dropping-particle" : "", "parse-names" : false, "suffix" : "" }, { "dropping-particle" : "", "family" : "Peters", "given" : "Gordon", "non-dropping-particle" : "", "parse-names" : false, "suffix" : "" }, { "dropping-particle" : "", "family" : "Bolger", "given" : "Graeme B", "non-dropping-particle" : "", "parse-names" : false, "suffix" : "" }, { "dropping-particle" : "", "family" : "Chapple", "given" : "J Paul", "non-dropping-particle" : "", "parse-names" : false, "suffix" : "" }, { "dropping-particle" : "", "family" : "Frohman", "given" : "Lawrence a", "non-dropping-particle" : "", "parse-names" : false, "suffix" : "" }, { "dropping-particle" : "", "family" : "Grossman", "given" : "Ashley B", "non-dropping-particle" : "", "parse-names" : false, "suffix" : "" }, { "dropping-particle" : "", "family" : "Korbonits", "given" : "M\u00e1rta", "non-dropping-particle" : "", "parse-names" : false, "suffix" : "" } ], "container-title" : "The Journal of clinical endocrinology and metabolism", "id" : "ITEM-1", "issue" : "6", "issued" : { "date-parts" : [ [ "2008" ] ] }, "page" : "2390-2401", "title" : "The role of the aryl hydrocarbon receptor-interacting protein gene in familial and sporadic pituitary adenomas.", "type" : "article-journal", "volume" : "93" }, "uris" : [ "http://www.mendeley.com/documents/?uuid=32894b25-b4c7-417d-b095-ff16c595cd54" ] }, { "id" : "ITEM-2", "itemData" : { "DOI" : "10.1210/jc.2005-1478", "ISSN" : "0021972X", "PMID" : "16189251", "abstract" : "CONTEXT: Isolated familial somatotropinoma (IFS) is a rare endocrine disease defined as the occurrence of at least two cases of acromegaly or gigantism in a family that does not exhibit features of Carney complex or multiple endocrine neoplasia type 1. Analysis of the multigenerational expression in families suggests that IFS is inherited as an autosomal dominant disease with incomplete penetrance. The association between the disease and loss of heterozygosity on chromosome 11q13 as well as its linkage to this region has been well established, but the IFS gene still remains unknown. OBJECTIVE: The aim of this report was to narrow the previously described chromosomal region (9.7 cM) to which the gene was previously localized and to evaluate potential candidates. DESIGN AND SETTING: Using haplotyping and allelotyping techniques, we studied eight new families (total of 14 tumors) with IFS and 15 sporadic somatotropinomas. Eighteen polymorphic markers spanning an approximately 9-Mb region on chromosome 11q12.2-11q13.3 were used. MAIN OUTCOME AND RESULTS: Loss of heterozygosity was found in all families and in 40% of sporadic tumors. Although multiple and frequently discontinuous, the presence of allelic loss limited by retentions at their boundaries suggests a new interval of approximately 2.21 Mb on chromosome 11q13.3. Three potential candidate genes (DOC-1R, LOC 399919, and LOC 440049) in this region were sequenced, although no mutations were found. CONCLUSIONS: Identification of the IFS gene is still necessary because it will not only provide insight into the molecular basis of IFS but may also elucidate the pathogenesis of sporadic somatotropinomas.", "author" : [ { "dropping-particle" : "", "family" : "Soares", "given" : "Beatriz S.", "non-dropping-particle" : "", "parse-names" : false, "suffix" : "" }, { "dropping-particle" : "", "family" : "Eguchi", "given" : "Kuniki", "non-dropping-particle" : "", "parse-names" : false, "suffix" : "" }, { "dropping-particle" : "", "family" : "Frohman", "given" : "Lawrence A.", "non-dropping-particle" : "", "parse-names" : false, "suffix" : "" } ], "container-title" : "Journal of Clinical Endocrinology and Metabolism", "id" : "ITEM-2", "issue" : "12", "issued" : { "date-parts" : [ [ "2005" ] ] }, "page" : "6580-6587", "title" : "Tumor deletion mapping on chromosome 11q13 in eight families with isolated familial somatotropinoma and in 15 sporadic somatotropinomas", "type" : "article-journal", "volume" : "90" }, "uris" : [ "http://www.mendeley.com/documents/?uuid=40c161e4-4c99-41c1-88a9-fba4bdd12035" ] }, { "id" : "ITEM-3", "itemData" : { "ISSN" : "0021972X", "PMID" : "22319033", "abstract" : "CONTEXT: Germline mutations of the AIP (aryl-hydrocarbon receptor interacting protein) gene are associated with a predisposition to pituitary adenomas. Such mutations are found in about half of patients with familial acromegaly, but penetrance is incomplete.\\n\\nOBJECTIVE: We studied the prevalence of germline AIP mutations in a large cohort of patients with apparently sporadic pituitary adenomas.\\n\\nPATIENTS AND SETTING: A total of 443 patients with pituitary adenomas of all histotypes, who had no familial history of pituitary adenomas or multiple endocrine neoplasia and who were examined at Bic\u00eatre University Hospital, a tertiary referral center, between 2007 and 2010, were enrolled in this prospective study.\\n\\nMETHODS: The entire coding sequence of the AIP gene was screened for germline mutations. A subgroup of patients were screened for large deletions or duplications of the AIP and MEN1 genes by multiplex ligation-dependent probe amplification.\\n\\nRESULTS: AIP mutations were detected in 16 (3.6%) of the 443 patients, comprising six of 148 patients with acromegaly (4.1%), six of 132 patients with prolactinomas (4.5%), one of 113 patients with nonfunctioning adenomas (0.9%), three of 44 patients with corticotropic adenomas (6.8%), and none of the six patients with thyrotropic adenomas. This is the first report of an AIP mutation leading to a truncated protein in a patient with Cushing's disease. Patients with AIP mutation were younger at diagnosis (24.1 vs. 42.8 yr) and had predominantly macroadenoma (12 of 16). No mutations were found in patients diagnosed after age 40 yr, whereas the prevalence before this age was 7.2% (16 of 222). Studies of seven of the AIP-mutated patients' families showed that one asymptomatic parent carried the same mutation in each case.\\n\\nCONCLUSION: This large prospective cohort study confirms the very low prevalence of germline AIP mutations in patients with apparently sporadic pituitary adenomas. We propose to limit AIP testing to patients diagnosed before age 40 yr with apparently sporadic large pituitary adenomas, especially GH- or PRL-secreting adenomas.", "author" : [ { "dropping-particle" : "", "family" : "Cazabat", "given" : "Laure", "non-dropping-particle" : "", "parse-names" : false, "suffix" : "" }, { "dropping-particle" : "", "family" : "Bouligand", "given" : "J\u00e9r\u00f4me", "non-dropping-particle" : "", "parse-names" : false, "suffix" : "" }, { "dropping-particle" : "", "family" : "Salenave", "given" : "Sylvie", "non-dropping-particle" : "", "parse-names" : false, "suffix" : "" }, { "dropping-particle" : "", "family" : "Bernier", "given" : "Mich\u00e8le", "non-dropping-particle" : "", "parse-names" : false, "suffix" : "" }, { "dropping-particle" : "", "family" : "Gaillard", "given" : "Stephan", "non-dropping-particle" : "", "parse-names" : false, "suffix" : "" }, { "dropping-particle" : "", "family" : "Parker", "given" : "Fabrice", "non-dropping-particle" : "", "parse-names" : false, "suffix" : "" }, { "dropping-particle" : "", "family" : "Young", "given" : "Jacques", "non-dropping-particle" : "", "parse-names" : false, "suffix" : "" }, { "dropping-particle" : "", "family" : "Guiochon-Mantel", "given" : "Anne", "non-dropping-particle" : "", "parse-names" : false, "suffix" : "" }, { "dropping-particle" : "", "family" : "Chanson", "given" : "Philippe", "non-dropping-particle" : "", "parse-names" : false, "suffix" : "" } ], "container-title" : "Journal of Clinical Endocrinology and Metabolism", "id" : "ITEM-3", "issue" : "4", "issued" : { "date-parts" : [ [ "2012" ] ] }, "page" : "663-670", "title" : "Germline AIP mutations in apparently sporadic pituitary adenomas: Prevalence in a prospective single-center cohort of 443 patients", "type" : "article-journal", "volume" : "97" }, "uris" : [ "http://www.mendeley.com/documents/?uuid=660bac62-b381-4820-b31f-8f5a0c754d44" ] } ], "mendeley" : { "formattedCitation" : "[2,3,6]", "plainTextFormattedCitation" : "[2,3,6]", "previouslyFormattedCitation" : "[2,3,6]"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2,3,6]</w:t>
            </w:r>
            <w:r w:rsidRPr="003B2ACF">
              <w:rPr>
                <w:rFonts w:ascii="Times New Roman" w:eastAsia="Times New Roman" w:hAnsi="Times New Roman" w:cs="Times New Roman"/>
                <w:sz w:val="20"/>
                <w:lang w:val="en-US" w:eastAsia="en-GB"/>
              </w:rPr>
              <w:fldChar w:fldCharType="end"/>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hideMark/>
          </w:tcPr>
          <w:p w:rsidR="00F26E6F" w:rsidRPr="003B2ACF" w:rsidRDefault="00F26E6F" w:rsidP="00F16441">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sz w:val="20"/>
                <w:lang w:val="en-US" w:eastAsia="en-GB"/>
              </w:rPr>
              <w:t>c.376_377delCA (p.Q126Dfs*3)</w:t>
            </w:r>
          </w:p>
        </w:tc>
        <w:tc>
          <w:tcPr>
            <w:tcW w:w="4820" w:type="dxa"/>
            <w:tcBorders>
              <w:top w:val="nil"/>
              <w:left w:val="nil"/>
              <w:bottom w:val="nil"/>
              <w:right w:val="nil"/>
            </w:tcBorders>
            <w:noWrap/>
            <w:hideMark/>
          </w:tcPr>
          <w:p w:rsidR="00F26E6F" w:rsidRPr="003B2ACF" w:rsidRDefault="00F26E6F" w:rsidP="009C1CA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807C&gt;T (p.(=))</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210/jc.2007-2611", "ISSN" : "0021-972X", "PMID" : "18381572", "abstract" : "CONTEXT: Mutations have been identified in the aryl hydrocarbon receptor-interacting protein (AIP) gene in familial isolated pituitary adenomas (FIPA). It is not clear, however, how this molecular chaperone is involved in tumorigenesis. OBJECTIVE: AIP sequence changes and expression were studied in FIPA and sporadic adenomas. The function of normal and mutated AIP molecules was studied on cell proliferation and protein-protein interaction. Cellular and ultrastructural AIP localization was determined in pituitary cells. PATIENTS: Twenty-six FIPA kindreds and 85 sporadic pituitary adenoma patients were included in the study. RESULTS: Nine families harbored AIP mutations. Overexpression of wild-type AIP in TIG3 and HEK293 human fibroblast and GH3 pituitary cell lines dramatically reduced cell proliferation, whereas mutant AIP lost this ability. All the mutations led to a disruption of the protein-protein interaction between AIP and phosphodiesterase-4A5. In normal pituitary, AIP colocalizes exclusively with GH and prolactin, and it is found in association with the secretory vesicle, as shown by double-immunofluorescence and electron microscopy staining. In sporadic pituitary adenomas, however, AIP is expressed in all tumor types. In addition, whereas AIP is expressed in the secretory vesicle in GH-secreting tumors, similar to normal GH-secreting cells, in lactotroph, corticotroph, and nonfunctioning adenomas, it is localized to the cytoplasm and not in the secretory vesicles. CONCLUSIONS: Our functional evaluation of AIP mutations is consistent with a tumor-suppressor role for AIP and its involvement in familial acromegaly. The abnormal expression and subcellular localization of AIP in sporadic pituitary adenomas indicate deranged regulation of this protein during tumorigenesis.", "author" : [ { "dropping-particle" : "", "family" : "Leontiou", "given" : "Chrysanthia A", "non-dropping-particle" : "", "parse-names" : false, "suffix" : "" }, { "dropping-particle" : "", "family" : "Gueorguiev", "given" : "Maria", "non-dropping-particle" : "", "parse-names" : false, "suffix" : "" }, { "dropping-particle" : "", "family" : "Spuy", "given" : "Jacqueline", "non-dropping-particle" : "van der", "parse-names" : false, "suffix" : "" }, { "dropping-particle" : "", "family" : "Quinton", "given" : "Richard", "non-dropping-particle" : "", "parse-names" : false, "suffix" : "" }, { "dropping-particle" : "", "family" : "Lolli", "given" : "Francesca", "non-dropping-particle" : "", "parse-names" : false, "suffix" : "" }, { "dropping-particle" : "", "family" : "Hassan", "given" : "Sevda", "non-dropping-particle" : "", "parse-names" : false, "suffix" : "" }, { "dropping-particle" : "", "family" : "Chahal", "given" : "Harvinder S", "non-dropping-particle" : "", "parse-names" : false, "suffix" : "" }, { "dropping-particle" : "", "family" : "Igreja", "given" : "Susana C", "non-dropping-particle" : "", "parse-names" : false, "suffix" : "" }, { "dropping-particle" : "", "family" : "Jordan", "given" : "Suzanne", "non-dropping-particle" : "", "parse-names" : false, "suffix" : "" }, { "dropping-particle" : "", "family" : "Rowe", "given" : "Janice", "non-dropping-particle" : "", "parse-names" : false, "suffix" : "" }, { "dropping-particle" : "", "family" : "Stolbrink", "given" : "Marie", "non-dropping-particle" : "", "parse-names" : false, "suffix" : "" }, { "dropping-particle" : "", "family" : "Christian", "given" : "Helen C", "non-dropping-particle" : "", "parse-names" : false, "suffix" : "" }, { "dropping-particle" : "", "family" : "Wray", "given" : "Jessica", "non-dropping-particle" : "", "parse-names" : false, "suffix" : "" }, { "dropping-particle" : "", "family" : "Bishop-Bailey", "given" : "David", "non-dropping-particle" : "", "parse-names" : false, "suffix" : "" }, { "dropping-particle" : "", "family" : "Berney", "given" : "Dan M", "non-dropping-particle" : "", "parse-names" : false, "suffix" : "" }, { "dropping-particle" : "", "family" : "Wass", "given" : "John a H", "non-dropping-particle" : "", "parse-names" : false, "suffix" : "" }, { "dropping-particle" : "", "family" : "Popovic", "given" : "Vera", "non-dropping-particle" : "", "parse-names" : false, "suffix" : "" }, { "dropping-particle" : "", "family" : "Ribeiro-Oliveira", "given" : "Ant\u00f4nio", "non-dropping-particle" : "", "parse-names" : false, "suffix" : "" }, { "dropping-particle" : "", "family" : "Gadelha", "given" : "Monica R", "non-dropping-particle" : "", "parse-names" : false, "suffix" : "" }, { "dropping-particle" : "", "family" : "Monson", "given" : "John P", "non-dropping-particle" : "", "parse-names" : false, "suffix" : "" }, { "dropping-particle" : "", "family" : "Akker", "given" : "Scott a", "non-dropping-particle" : "", "parse-names" : false, "suffix" : "" }, { "dropping-particle" : "", "family" : "Davis", "given" : "Julian R E", "non-dropping-particle" : "", "parse-names" : false, "suffix" : "" }, { "dropping-particle" : "", "family" : "Clayton", "given" : "Richard N", "non-dropping-particle" : "", "parse-names" : false, "suffix" : "" }, { "dropping-particle" : "", "family" : "Yoshimoto", "given" : "Katsuhiko", "non-dropping-particle" : "", "parse-names" : false, "suffix" : "" }, { "dropping-particle" : "", "family" : "Iwata", "given" : "Takeo", "non-dropping-particle" : "", "parse-names" : false, "suffix" : "" }, { "dropping-particle" : "", "family" : "Matsuno", "given" : "Akira", "non-dropping-particle" : "", "parse-names" : false, "suffix" : "" }, { "dropping-particle" : "", "family" : "Eguchi", "given" : "Kuniki", "non-dropping-particle" : "", "parse-names" : false, "suffix" : "" }, { "dropping-particle" : "", "family" : "Musat", "given" : "M\u00e2d\u00e2lina", "non-dropping-particle" : "", "parse-names" : false, "suffix" : "" }, { "dropping-particle" : "", "family" : "Flanagan", "given" : "Daniel", "non-dropping-particle" : "", "parse-names" : false, "suffix" : "" }, { "dropping-particle" : "", "family" : "Peters", "given" : "Gordon", "non-dropping-particle" : "", "parse-names" : false, "suffix" : "" }, { "dropping-particle" : "", "family" : "Bolger", "given" : "Graeme B", "non-dropping-particle" : "", "parse-names" : false, "suffix" : "" }, { "dropping-particle" : "", "family" : "Chapple", "given" : "J Paul", "non-dropping-particle" : "", "parse-names" : false, "suffix" : "" }, { "dropping-particle" : "", "family" : "Frohman", "given" : "Lawrence a", "non-dropping-particle" : "", "parse-names" : false, "suffix" : "" }, { "dropping-particle" : "", "family" : "Grossman", "given" : "Ashley B", "non-dropping-particle" : "", "parse-names" : false, "suffix" : "" }, { "dropping-particle" : "", "family" : "Korbonits", "given" : "M\u00e1rta", "non-dropping-particle" : "", "parse-names" : false, "suffix" : "" } ], "container-title" : "The Journal of clinical endocrinology and metabolism", "id" : "ITEM-1", "issue" : "6", "issued" : { "date-parts" : [ [ "2008" ] ] }, "page" : "2390-2401", "title" : "The role of the aryl hydrocarbon receptor-interacting protein gene in familial and sporadic pituitary adenomas.", "type" : "article-journal", "volume" : "93" }, "uris" : [ "http://www.mendeley.com/documents/?uuid=32894b25-b4c7-417d-b095-ff16c595cd54" ] }, { "id" : "ITEM-2", "itemData" : { "DOI" : "10.1111/j.1365-2265.1990.tb00918.x", "ISBN" : "0300-0664 (Print)\\r0300-0664 (Linking)", "ISSN" : "13652265", "PMID" : "2200621", "abstract" : "Acromegaly is usually regarded as a disease which arises sporadically except on those rare occasions in which it occurs as one component of an inherited pluriglandular syndrome. Familial acromegaly occurring in isolation has been reported only rarely. We have studied three families in each of which two first-degree relatives have developed acromegaly without clinical evidence of other endocrinopathies, in order to clarify the relationship of familial acromegaly to multiple endocrine neoplasia, type 1 (MEN 1). No further subclinical cases of acromegaly have been detected in those first-degree relatives of the index cases who were screened. In two of the families, we have found no evidence of abnormal pancreatic or parathyroid function either in the acromegalic index cases or their asymptomatic relatives: a diagnosis of MEN 1 is therefore effectively excluded. In the third family, the presence of multiple subcutaneous lipomata in several members of the family and elevation of PTH levels in two (normocalcaemic) acromegalic index cases, might indicate a highly atypical presentation of MEN 1. None of the six acromegalic index cases had elevations of circulating growth hormone releasing hormone levels. We conclude that isolated familial acromegaly may be more common than has hitherto been realized and that, in these families at least, ectopic production of growth hormone releasing hormone is not responsible.", "author" : [ { "dropping-particle" : "", "family" : "McCarthy", "given" : "M. I.", "non-dropping-particle" : "", "parse-names" : false, "suffix" : "" }, { "dropping-particle" : "", "family" : "Noonan", "given" : "K.", "non-dropping-particle" : "", "parse-names" : false, "suffix" : "" }, { "dropping-particle" : "", "family" : "Wass", "given" : "J. A H", "non-dropping-particle" : "", "parse-names" : false, "suffix" : "" }, { "dropping-particle" : "", "family" : "Monson", "given" : "J. P.", "non-dropping-particle" : "", "parse-names" : false, "suffix" : "" } ], "container-title" : "Clinical Endocrinology", "id" : "ITEM-2", "issue" : "6", "issued" : { "date-parts" : [ [ "1990", "6" ] ] }, "page" : "719-728", "title" : "Familial acromegaly: studies in three families", "type" : "article-journal", "volume" : "32" }, "uris" : [ "http://www.mendeley.com/documents/?uuid=fc5b8969-3c8d-3484-9d0d-2fb0e8a2206d" ] }, { "id" : "ITEM-3", "itemData" : { "DOI" : "10.1111/j.1365-2265.2008.03266.x", "ISBN" : "0300-0664", "ISSN" : "03000664", "PMID" : "18410548", "abstract" : "OBJECTIVE: Pituitary adenomas occur rarely in childhood and adolescence. Pituitary adenoma predisposition (PAP) has been recently associated with germline mutations in the aryl hydrocarbon receptor interacting protein (AIP) gene. The aim of the study was to examine the proportion of germline AIP mutations in apparently sporadic paediatric pituitary adenomas. DESIGN: Genomic DNA was analysed for mutations in the AIP gene, by PCR amplification and direct sequencing. PATIENTS: A population-based cohort consisting of 36 apparently sporadic paediatric pituitary adenoma patients, referred to two medical centres in Italy, was included in the study. Patients were either less than 18 years at diagnosis, or showed clinical evidence of adenoma development before the age of 18 years. RESULTS: A heterozygous in-frame deletion Y248del (c.742_744delTAC) was identified in one GH-secreting adenoma patient. Loss of heterozygosity (LOH) analysis of tumour DNA revealed the loss of the wild-type allele. First degree relatives carrying the mutation were clinically unaffected. CONCLUSIONS: While mutations were absent in non-GH-secreting adenoma patients, germline AIP mutations can be found in children and adolescents with GH-secreting tumours, even in the absence of family history. The present study reports the AIP mutation analysis results on patients of a single ethnic origin. Clearly, further studies are needed to improve our knowledge on the role of AIP in paediatric pituitary adenomas.", "author" : [ { "dropping-particle" : "", "family" : "Georgitsi", "given" : "Marianthi", "non-dropping-particle" : "", "parse-names" : false, "suffix" : "" }, { "dropping-particle" : "", "family" : "Menis", "given" : "Ernesto", "non-dropping-particle" : "De", "parse-names" : false, "suffix" : "" }, { "dropping-particle" : "", "family" : "Cannav\u00f2", "given" : "Salvatore", "non-dropping-particle" : "", "parse-names" : false, "suffix" : "" }, { "dropping-particle" : "", "family" : "M\u00e4kinen", "given" : "Markus J.", "non-dropping-particle" : "", "parse-names" : false, "suffix" : "" }, { "dropping-particle" : "", "family" : "Tuppurainen", "given" : "Karoliina", "non-dropping-particle" : "", "parse-names" : false, "suffix" : "" }, { "dropping-particle" : "", "family" : "Pauletto", "given" : "Paolo", "non-dropping-particle" : "", "parse-names" : false, "suffix" : "" }, { "dropping-particle" : "", "family" : "Curt\u00f2", "given" : "Lorenzo", "non-dropping-particle" : "", "parse-names" : false, "suffix" : "" }, { "dropping-particle" : "", "family" : "Weil", "given" : "Robert J.", "non-dropping-particle" : "", "parse-names" : false, "suffix" : "" }, { "dropping-particle" : "", "family" : "Paschke", "given" : "Ralf", "non-dropping-particle" : "", "parse-names" : false, "suffix" : "" }, { "dropping-particle" : "", "family" : "Zielinski", "given" : "Grzegorz", "non-dropping-particle" : "", "parse-names" : false, "suffix" : "" }, { "dropping-particle" : "", "family" : "Wasik", "given" : "Anna", "non-dropping-particle" : "", "parse-names" : false, "suffix" : "" }, { "dropping-particle" : "", "family" : "Lubinski", "given" : "Jan", "non-dropping-particle" : "", "parse-names" : false, "suffix" : "" }, { "dropping-particle" : "", "family" : "Vahteristo", "given" : "Pia", "non-dropping-particle" : "", "parse-names" : false, "suffix" : "" }, { "dropping-particle" : "", "family" : "Karhu", "given" : "Auli", "non-dropping-particle" : "", "parse-names" : false, "suffix" : "" }, { "dropping-particle" : "", "family" : "Aaltonen", "given" : "Lauri a.", "non-dropping-particle" : "", "parse-names" : false, "suffix" : "" } ], "container-title" : "Clinical Endocrinology", "id" : "ITEM-3", "issue" : "4", "issued" : { "date-parts" : [ [ "2008" ] ] }, "page" : "621-627", "title" : "Aryl hydrocarbon receptor interacting protein (AIP) gene mutation analysis in children and adolescents with sporadic pituitary adenomas", "type" : "article-journal", "volume" : "69" }, "uris" : [ "http://www.mendeley.com/documents/?uuid=f7746fbb-9995-4c6a-941f-ce78efa092cf" ] }, { "id" : "ITEM-4",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4",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id" : "ITEM-5", "itemData" : { "DOI" : "10.1530/EJE-11-0304", "ISBN" : "0804-4643", "ISSN" : "08044643", "PMID" : "21753072", "abstract" : "BACKGROUND: Aryl hydrocarbon receptor interacting protein (AIP) mutations (AIPmut) cause aggressive pituitary adenomas in young patients, usually in the setting of familial isolated pituitary adenomas. The prevalence of AIPmut among sporadic pituitary adenoma patients appears to be low; studies have not addressed prevalence in the most clinically relevant population. Hence, we undertook an international, multicenter, prospective genetic, and clinical analysis at 21 tertiary referral endocrine departments.\\n\\nMETHODS: We included 163 sporadic pituitary macroadenoma patients irrespective of clinical phenotype diagnosed at &lt;30 years of age.\\n\\nRESULTS: Overall, 19/163 (11.7%) patients had germline AIPmut; a further nine patients had sequence changes of uncertain significance or polymorphisms. AIPmut were identified in 8/39 (20.5%) pediatric patients. Ten AIPmut were identified in 11/83 (13.3%) sporadic somatotropinoma patients, in 7/61 (11.5%) prolactinoma patients, and in 1/16 non-functioning pituitary adenoma patients. Large genetic deletions were not seen using multiplex ligation-dependent probe amplification. Familial screening was possible in the relatives of seven patients with AIPmut and carriers were found in six of the seven families. In total, pituitary adenomas were diagnosed in 2/21 AIPmut-screened carriers; both had asymptomatic microadenomas.\\n\\nCONCLUSION: Germline AIPmut occur in 11.7% of patients &lt;30 years with sporadic pituitary macroadenomas and in 20.5% of pediatric patients. AIPmut mutation testing in this population should be considered in order to optimize clinical genetic investigation and management.", "author" : [ { "dropping-particle" : "", "family" : "Tichomirowa", "given" : "Maria a.", "non-dropping-particle" : "", "parse-names" : false, "suffix" : "" }, { "dropping-particle" : "", "family" : "Barlier", "given" : "Anne", "non-dropping-particle" : "", "parse-names" : false, "suffix" : "" }, { "dropping-particle" : "", "family" : "Daly", "given" : "Adrian F.", "non-dropping-particle" : "", "parse-names" : false, "suffix" : "" }, { "dropping-particle" : "", "family" : "Jaffrain-Rea", "given" : "Marie Lise", "non-dropping-particle" : "", "parse-names" : false, "suffix" : "" }, { "dropping-particle" : "", "family" : "Ronchi", "given" : "Cristina", "non-dropping-particle" : "", "parse-names" : false, "suffix" : "" }, { "dropping-particle" : "", "family" : "Yaneva", "given" : "Maria", "non-dropping-particle" : "", "parse-names" : false, "suffix" : "" }, { "dropping-particle" : "", "family" : "Urban", "given" : "Jonathan D.", "non-dropping-particle" : "", "parse-names" : false, "suffix" : "" }, { "dropping-particle" : "", "family" : "Petrossians", "given" : "Patrick", "non-dropping-particle" : "", "parse-names" : false, "suffix" : "" }, { "dropping-particle" : "", "family" : "Elenkova", "given" : "Atanaska", "non-dropping-particle" : "", "parse-names" : false, "suffix" : "" }, { "dropping-particle" : "", "family" : "Tabarin", "given" : "Antoine", "non-dropping-particle" : "", "parse-names" : false, "suffix" : "" }, { "dropping-particle" : "", "family" : "Desailloud", "given" : "Rachel", "non-dropping-particle" : "", "parse-names" : false, "suffix" : "" }, { "dropping-particle" : "", "family" : "Maiter", "given" : "Dominique", "non-dropping-particle" : "", "parse-names" : false, "suffix" : "" }, { "dropping-particle" : "", "family" : "Sch\u00fcrmeyer", "given" : "Thomas", "non-dropping-particle" : "", "parse-names" : false, "suffix" : "" }, { "dropping-particle" : "", "family" : "Cozzi", "given" : "Renato", "non-dropping-particle" : "", "parse-names" : false, "suffix" : "" }, { "dropping-particle" : "", "family" : "Theodoropoulou", "given" : "Marily", "non-dropping-particle" : "", "parse-names" : false, "suffix" : "" }, { "dropping-particle" : "", "family" : "Sievers", "given" : "Caroline", "non-dropping-particle" : "", "parse-names" : false, "suffix" : "" }, { "dropping-particle" : "", "family" : "Bernabeu", "given" : "Ignacio", "non-dropping-particle" : "", "parse-names" : false, "suffix" : "" }, { "dropping-particle" : "", "family" : "Naves", "given" : "Luciana a.", "non-dropping-particle" : "", "parse-names" : false, "suffix" : "" }, { "dropping-particle" : "", "family" : "Chabre", "given" : "Olivier", "non-dropping-particle" : "", "parse-names" : false, "suffix" : "" }, { "dropping-particle" : "", "family" : "Monta\u00f1ana", "given" : "Carmen Fajardo", "non-dropping-particle" : "", "parse-names" : false, "suffix" : "" }, { "dropping-particle" : "", "family" : "Hana", "given" : "Vaclav", "non-dropping-particle" : "", "parse-names" : false, "suffix" : "" }, { "dropping-particle" : "", "family" : "Halaby", "given" : "Georges", "non-dropping-particle" : "", "parse-names" : false, "suffix" : "" }, { "dropping-particle" : "", "family" : "Delemer", "given" : "Brigitte", "non-dropping-particle" : "", "parse-names" : false, "suffix" : "" }, { "dropping-particle" : "", "family" : "Labarta Aizp\u00fan", "given" : "Jos\u00e9 Ignacio", "non-dropping-particle" : "", "parse-names" : false, "suffix" : "" }, { "dropping-particle" : "", "family" : "Sonnet", "given" : "Emmanuel", "non-dropping-particle" : "", "parse-names" : false, "suffix" : "" }, { "dropping-particle" : "", "family" : "Ferrandez Long\u00e1s", "given" : "\u00c1ngel", "non-dropping-particle" : "", "parse-names" : false, "suffix" : "" }, { "dropping-particle" : "", "family" : "Hagelstein", "given" : "Marie Th\u00e9r\u00e8se", "non-dropping-particle" : "", "parse-names" : false, "suffix" : "" }, { "dropping-particle" : "", "family" : "Caron", "given" : "Philippe", "non-dropping-particle" : "", "parse-names" : false, "suffix" : "" }, { "dropping-particle" : "", "family" : "Stalla", "given" : "G\u00fcnter K.", "non-dropping-particle" : "", "parse-names" : false, "suffix" : "" }, { "dropping-particle" : "", "family" : "Bours", "given" : "Vincent", "non-dropping-particle" : "", "parse-names" : false, "suffix" : "" }, { "dropping-particle" : "", "family" : "Zacharieva", "given" : "Sabina", "non-dropping-particle" : "", "parse-names" : false, "suffix" : "" }, { "dropping-particle" : "", "family" : "Spada", "given" : "Anna", "non-dropping-particle" : "", "parse-names" : false, "suffix" : "" }, { "dropping-particle" : "", "family" : "Brue", "given" : "Thierry", "non-dropping-particle" : "", "parse-names" : false, "suffix" : "" }, { "dropping-particle" : "", "family" : "Beckers", "given" : "Albert", "non-dropping-particle" : "", "parse-names" : false, "suffix" : "" } ], "container-title" : "European Journal of Endocrinology", "id" : "ITEM-5", "issue" : "4", "issued" : { "date-parts" : [ [ "2011" ] ] }, "page" : "509-515", "title" : "High prevalence of AIP gene mutations following focused screening in young patients with sporadic pituitary macroadenomas", "type" : "article-journal", "volume" : "165" }, "uris" : [ "http://www.mendeley.com/documents/?uuid=85fb755e-e86f-4c49-9eca-14279bdf78a6" ] }, { "id" : "ITEM-6", "itemData" : { "DOI" : "10.1530/EJE-12-0457", "ISSN" : "1479-683X", "PMID" : "23038625", "abstract" : "OBJECTIVE: Most cases of familial isolated pituitary adenomas with mutated aryl hydrocarbon receptor-interacting protein (AIP:HGNC:358) gene develop somatotropinomas. They are characterised by an aggressive clinical phenotype including early age at diagnosis, large tumours and frequent invasiveness. There is little information on AIP gene mutations' prevalence in isolated somatotropinomas characterised by poor response to somatostatin analogue treatment. The aim of this study was to investigate the prevalence of AIP mutations in non-familial cases of somatotropinomas with poor response to conventional treatment. DESIGN AND METHODS: Fifty patients with acromegaly (22 males/28 females, age 51\u00b118 years) and 60 controls were included in this study performed at eight University Hospitals in Spain. None had family history of pituitary adenomas or other endocrine tumors. All patients failed to respond to conventional treatment including surgery and somatostatin analogues. Some patients received adjuvant radiotherapy and most cases required pegvisomant (PEG) treatment for normalisation of IGF1. AIP analysis was performed in DNA extracted from peripheral leucocytes, using standardised PCR protocol in which the coding regions of exons 1, 2, 3, 4, 5 and 6 were amplified. Possible deletions/duplications were studied using multiplex ligation-dependent probe amplification. RESULTS: SEQUENCE CHANGES OF POTENTIAL DIFFERENT SIGNIFICANCE THAT COULD BE CONSIDERED AS MUTATIONS OR VARIATIONS OF UNKNOWN SIGNIFICANCE (VUS) OF THE AIP GENE WERE FOUND IN FOUR PATIENTS (8%). IN TWO CASES, TWO DIFFERENT MUTATIONS PREVIOUSLY DESCRIBED WERE FOUND: p.Arg9Gln and p.Phe269Phe. Two other VUS were also found: c.787+24C&gt;T in intron 5 and c.100-18C&gt;T in intron 1. Age at diagnosis ranged from 21 to 50 years old, and in all patients, the tumor was a macroadenoma depicting IGF1 normalisation under PEG treatment. CONCLUSIONS: AIP germline mutations show a low, but non-negligible, prevalence in non-familial acromegaly patients with tumors resistant to treatment with somatostatin analogues.", "author" : [ { "dropping-particle" : "", "family" : "Oriola", "given" : "Josep", "non-dropping-particle" : "", "parse-names" : false, "suffix" : "" }, { "dropping-particle" : "", "family" : "Lucas", "given" : "Tom\u00e1s", "non-dropping-particle" : "", "parse-names" : false, "suffix" : "" }, { "dropping-particle" : "", "family" : "Halperin", "given" : "Irene", "non-dropping-particle" : "", "parse-names" : false, "suffix" : "" }, { "dropping-particle" : "", "family" : "Mora", "given" : "Mireia", "non-dropping-particle" : "", "parse-names" : false, "suffix" : "" }, { "dropping-particle" : "", "family" : "Perales", "given" : "Ma Jos\u00e9", "non-dropping-particle" : "", "parse-names" : false, "suffix" : "" }, { "dropping-particle" : "", "family" : "Alvarez-Escol\u00e1", "given" : "Cristina", "non-dropping-particle" : "", "parse-names" : false, "suffix" : "" }, { "dropping-particle" : "", "family" : "Paz", "given" : "De Miguel-Novoa", "non-dropping-particle" : "", "parse-names" : false, "suffix" : "" }, { "dropping-particle" : "", "family" : "D\u00edaz Soto", "given" : "Gonzalo", "non-dropping-particle" : "", "parse-names" : false, "suffix" : "" }, { "dropping-particle" : "", "family" : "Salinas", "given" : "Isabel", "non-dropping-particle" : "", "parse-names" : false, "suffix" : "" }, { "dropping-particle" : "", "family" : "Juli\u00e1n", "given" : "Mar\u00eda Teresa", "non-dropping-particle" : "", "parse-names" : false, "suffix" : "" }, { "dropping-particle" : "", "family" : "Olaizola", "given" : "Izaskun", "non-dropping-particle" : "", "parse-names" : false, "suffix" : "" }, { "dropping-particle" : "", "family" : "Bernabeu", "given" : "Ignacio", "non-dropping-particle" : "", "parse-names" : false, "suffix" : "" }, { "dropping-particle" : "", "family" : "Marazuela", "given" : "M\u00f3nica", "non-dropping-particle" : "", "parse-names" : false, "suffix" : "" }, { "dropping-particle" : "", "family" : "Puig-Domingo", "given" : "Manuel", "non-dropping-particle" : "", "parse-names" : false, "suffix" : "" } ], "container-title" : "European journal of endocrinology / European Federation of Endocrine Societies", "id" : "ITEM-6", "issue" : "1", "issued" : { "date-parts" : [ [ "2013" ] ] }, "page" : "9-13", "title" : "Germline mutations of AIP gene in somatotropinomas resistant to somatostatin analogues.", "type" : "article-journal", "volume" : "168" }, "uris" : [ "http://www.mendeley.com/documents/?uuid=a6133239-145d-4e6b-b1da-dcc49744093e" ] } ], "mendeley" : { "formattedCitation" : "[1,3,8,16\u201318]", "plainTextFormattedCitation" : "[1,3,8,16\u201318]", "previouslyFormattedCitation" : "[1,3,8,16\u201318]"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1,3,8,16–18]</w:t>
            </w:r>
            <w:r w:rsidRPr="003B2ACF">
              <w:rPr>
                <w:rFonts w:ascii="Times New Roman" w:eastAsia="Times New Roman" w:hAnsi="Times New Roman" w:cs="Times New Roman"/>
                <w:sz w:val="20"/>
                <w:lang w:val="en-US" w:eastAsia="en-GB"/>
              </w:rPr>
              <w:fldChar w:fldCharType="end"/>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hideMark/>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3G&gt;A (p.?)</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SN" : "1098-1004", "PMID" : "27650164", "abstract" : "The aryl hydrocarbon receptor interacting protein (AIP) founder mutation R304(*) (or p.R304(*) ; NM_003977.3:c.910C&gt;T, p.Arg304Ter) identified in Northern Ireland (NI) predisposes to acromegaly/gigantism; its population health impact remains unexplored. We measured R304(*) carrier frequency in 936 Mid Ulster, 1,000 Greater Belfast (both in NI) and 2,094 Republic of Ireland (ROI) volunteers and in 116 NI or ROI acromegaly/gigantism patients. Carrier frequencies were 0.0064 in Mid Ulster (95%CI = 0.0027-0.013; P = 0.0005 vs. ROI), 0.001 in Greater Belfast (0.00011-0.0047) and zero in ROI (0-0.0014). R304(*) prevalence was elevated in acromegaly/gigantism patients in NI (11/87, 12.6%, P &lt; 0.05), but not in ROI (2/29, 6.8%) versus non-Irish patients (0-2.41%). Haploblock conservation supported a common ancestor for all the 18 identified Irish pedigrees (81 carriers, 30 affected). Time to most recent common ancestor (tMRCA) was 2550 (1,275-5,000) years. tMRCA-based simulations predicted 432 (90-5,175) current carriers, including 86 affected (18-1,035) for 20% penetrance. In conclusion, R304(*) is frequent in Mid Ulster, resulting in numerous acromegaly/gigantism cases. tMRCA is consistent with historical/folklore accounts of Irish giants. Forward simulations predict many undetected carriers; geographically targeted population screening improves asymptomatic carrier identification, complementing clinical testing of patients/relatives. We generated disease awareness locally, necessary for early diagnosis and improved outcomes of AIP-related disease.", "author" : [ { "dropping-particle" : "", "family" : "Radian", "given" : "Serban", "non-dropping-particle" : "", "parse-names" : false, "suffix" : "" }, { "dropping-particle" : "", "family" : "Diekmann", "given" : "Yoan", "non-dropping-particle" : "", "parse-names" : false, "suffix" : "" }, { "dropping-particle" : "", "family" : "Gabrovska", "given" : "Plamena", "non-dropping-particle" : "", "parse-names" : false, "suffix" : "" }, { "dropping-particle" : "", "family" : "Holland", "given" : "Brendan", "non-dropping-particle" : "", "parse-names" : false, "suffix" : "" }, { "dropping-particle" : "", "family" : "Bradley", "given" : "Lisa", "non-dropping-particle" : "", "parse-names" : false, "suffix" : "" }, { "dropping-particle" : "", "family" : "Wallace", "given" : "Helen", "non-dropping-particle" : "", "parse-names" : false, "suffix" : "" }, { "dropping-particle" : "", "family" : "Stals", "given" : "Karen", "non-dropping-particle" : "", "parse-names" : false, "suffix" : "" }, { "dropping-particle" : "", "family" : "Bussell", "given" : "Anna-Marie", "non-dropping-particle" : "", "parse-names" : false, "suffix" : "" }, { "dropping-particle" : "", "family" : "McGurren", "given" : "Karen", "non-dropping-particle" : "", "parse-names" : false, "suffix" : "" }, { "dropping-particle" : "", "family" : "Cuesta", "given" : "Martin", "non-dropping-particle" : "", "parse-names" : false, "suffix" : "" }, { "dropping-particle" : "", "family" : "Ryan", "given" : "Anthony W", "non-dropping-particle" : "", "parse-names" : false, "suffix" : "" }, { "dropping-particle" : "", "family" : "Herincs", "given" : "Maria", "non-dropping-particle" : "", "parse-names" : false, "suffix" : "" }, { "dropping-particle" : "", "family" : "Hern\u00e1ndez-Ram\u00edrez", "given" : "Laura C", "non-dropping-particle" : "", "parse-names" : false, "suffix" : "" }, { "dropping-particle" : "", "family" : "Holland", "given" : "Aidan", "non-dropping-particle" : "", "parse-names" : false, "suffix" : "" }, { "dropping-particle" : "", "family" : "Samuels", "given" : "Jade", "non-dropping-particle" : "", "parse-names" : false, "suffix" : "" }, { "dropping-particle" : "", "family" : "Aflorei", "given" : "Elena Daniela", "non-dropping-particle" : "", "parse-names" : false, "suffix" : "" }, { "dropping-particle" : "", "family" : "Barry", "given" : "Sayka", "non-dropping-particle" : "", "parse-names" : false, "suffix" : "" }, { "dropping-particle" : "", "family" : "D\u00e9nes", "given" : "Judit", "non-dropping-particle" : "", "parse-names" : false, "suffix" : "" }, { "dropping-particle" : "", "family" : "Pernicova", "given" : "Ida", "non-dropping-particle" : "", "parse-names" : false, "suffix" : "" }, { "dropping-particle" : "", "family" : "Stiles", "given" : "Craig E", "non-dropping-particle" : "", "parse-names" : false, "suffix" : "" }, { "dropping-particle" : "", "family" : "Trivellin", "given" : "Giampaolo", "non-dropping-particle" : "", "parse-names" : false, "suffix" : "" }, { "dropping-particle" : "", "family" : "McCloskey", "given" : "Ronan", "non-dropping-particle" : "", "parse-names" : false, "suffix" : "" }, { "dropping-particle" : "", "family" : "Ajzensztejn", "given" : "Michal", "non-dropping-particle" : "", "parse-names" : false, "suffix" : "" }, { "dropping-particle" : "", "family" : "Abid", "given" : "Noina", "non-dropping-particle" : "", "parse-names" : false, "suffix" : "" }, { "dropping-particle" : "", "family" : "Akker", "given" : "Scott A", "non-dropping-particle" : "", "parse-names" : false, "suffix" : "" }, { "dropping-particle" : "", "family" : "Mercado", "given" : "Moises", "non-dropping-particle" : "", "parse-names" : false, "suffix" : "" }, { "dropping-particle" : "", "family" : "Cohen", "given" : "Mark", "non-dropping-particle" : "", "parse-names" : false, "suffix" : "" }, { "dropping-particle" : "V", "family" : "Thakker", "given" : "Rajesh", "non-dropping-particle" : "", "parse-names" : false, "suffix" : "" }, { "dropping-particle" : "", "family" : "Baldeweg", "given" : "Stephanie", "non-dropping-particle" : "", "parse-names" : false, "suffix" : "" }, { "dropping-particle" : "", "family" : "Barkan", "given" : "Ariel", "non-dropping-particle" : "", "parse-names" : false, "suffix" : "" }, { "dropping-particle" : "", "family" : "Musat", "given" : "Madalina", "non-dropping-particle" : "", "parse-names" : false, "suffix" : "" }, { "dropping-particle" : "", "family" : "Levy", "given" : "Miles", "non-dropping-particle" : "", "parse-names" : false, "suffix" : "" }, { "dropping-particle" : "", "family" : "Orme", "given" : "Stephen M", "non-dropping-particle" : "", "parse-names" : false, "suffix" : "" }, { "dropping-particle" : "", "family" : "Unterl\u00e4nder", "given" : "Martina", "non-dropping-particle" : "", "parse-names" : false, "suffix" : "" }, { "dropping-particle" : "", "family" : "Burger", "given" : "Joachim", "non-dropping-particle" : "", "parse-names" : false, "suffix" : "" }, { "dropping-particle" : "V", "family" : "Kumar", "given" : "Ajith", "non-dropping-particle" : "", "parse-names" : false, "suffix" : "" }, { "dropping-particle" : "", "family" : "Ellard", "given" : "Sian", "non-dropping-particle" : "", "parse-names" : false, "suffix" : "" }, { "dropping-particle" : "", "family" : "McPartlin", "given" : "Joseph", "non-dropping-particle" : "", "parse-names" : false, "suffix" : "" }, { "dropping-particle" : "", "family" : "McManus", "given" : "Ross", "non-dropping-particle" : "", "parse-names" : false, "suffix" : "" }, { "dropping-particle" : "", "family" : "Linden", "given" : "Gerard J", "non-dropping-particle" : "", "parse-names" : false, "suffix" : "" }, { "dropping-particle" : "", "family" : "Atkinson", "given" : "Brew", "non-dropping-particle" : "", "parse-names" : false, "suffix" : "" }, { "dropping-particle" : "", "family" : "Balding", "given" : "David J", "non-dropping-particle" : "", "parse-names" : false, "suffix" : "" }, { "dropping-particle" : "", "family" : "Agha", "given" : "Amar", "non-dropping-particle" : "", "parse-names" : false, "suffix" : "" }, { "dropping-particle" : "", "family" : "Thompson", "given" : "Chris J", "non-dropping-particle" : "", "parse-names" : false, "suffix" : "" }, { "dropping-particle" : "", "family" : "Hunter", "given" : "Steven J", "non-dropping-particle" : "", "parse-names" : false, "suffix" : "" }, { "dropping-particle" : "", "family" : "Thomas", "given" : "Mark G", "non-dropping-particle" : "", "parse-names" : false, "suffix" : "" }, { "dropping-particle" : "", "family" : "Morrison", "given" : "Patrick J", "non-dropping-particle" : "", "parse-names" : false, "suffix" : "" }, { "dropping-particle" : "", "family" : "Korbonits", "given" : "M\u00e1rta", "non-dropping-particle" : "", "parse-names" : false, "suffix" : "" } ], "container-title" : "Human mutation", "id" : "ITEM-1", "issue" : "1", "issued" : { "date-parts" : [ [ "2017" ] ] }, "page" : "78-85", "title" : "Increased Population Risk of AIP-Related Acromegaly and Gigantism in Ireland.", "type" : "article-journal", "volume" : "38" }, "uris" : [ "http://www.mendeley.com/documents/?uuid=d5ea8922-357d-3599-a9d8-06f1bf776383" ] } ], "mendeley" : { "formattedCitation" : "[19]", "plainTextFormattedCitation" : "[19]", "previouslyFormattedCitation" : "[19]"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9]</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9C1CA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811C&gt;T p.R271W</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DOI" : "10.1210/jc.2006-2513", "ISSN" : "0021-972X", "PMID" : "17244780", "abstract" : "CONTEXT: An association between germline aryl hydrocarbon receptor-interacting protein (AIP) gene mutations and pituitary adenomas was recently shown. OBJECTIVE: The objective of the study was to assess the frequency of AIP gene mutations in a large cohort of patients with familial isolated pituitary adenoma (FIPA). DESIGN: This was a multicenter, international, collaborative study. SETTING: The study was conducted in 34 university endocrinology and genetics departments in nine countries. PATIENTS: Affected members from each FIPA family were studied. Relatives of patients with AIP mutations underwent AIP sequence analysis. MAIN OUTCOME MEASURES: Presence/absence and description of AIP gene mutations were the main outcome measures. INTERVENTION: There was no intervention. RESULTS: Seventy-three FIPA families were identified, with 156 patients with pituitary adenomas; the FIPA cohort was evenly divided between families with homogeneous and heterogeneous tumor expression. Eleven FIPA families had 10 germline AIP mutations. Nine mutations, R16H, G47_R54del, Q142X, E174frameshift, Q217X, Q239X, K241E, R271W, and Q285frameshift, have not been described previously. Tumors were significantly larger (P = 0.0005) and diagnosed at a younger age (P = 0.0006) in AIP mutation-positive vs. mutation-negative subjects. Somatotropinomas predominated among FIPA families with AIP mutations, but mixed GH/prolactin-secreting tumors, prolactinomas, and nonsecreting adenomas were also noted. Approximately 85% of the FIPA cohort and 50% of those with familial somatotropinomas were negative for AIP mutations. CONCLUSIONS: AIP mutations, of which nine new mutations have been described here, occur in approximately 15% of FIPA families. Although pituitary tumors occurring in association with AIP mutations are predominantly somatotropinomas, other tumor types are also seen. Further study of the impact of AIP mutations on protein expression and activity is necessary to elucidate their role in pituitary tumorigenesis in FIPA.", "author" : [ { "dropping-particle" : "", "family" : "Daly", "given" : "Adrian F", "non-dropping-particle" : "", "parse-names" : false, "suffix" : "" }, { "dropping-particle" : "", "family" : "Vanbellinghen", "given" : "Jean-Fran\u00e7ois", "non-dropping-particle" : "", "parse-names" : false, "suffix" : "" }, { "dropping-particle" : "", "family" : "Khoo", "given" : "Sok Kean", "non-dropping-particle" : "", "parse-names" : false, "suffix" : "" }, { "dropping-particle" : "", "family" : "Jaffrain-Rea", "given" : "Marie-Lise", "non-dropping-particle" : "", "parse-names" : false, "suffix" : "" }, { "dropping-particle" : "", "family" : "Naves", "given" : "Luciana A", "non-dropping-particle" : "", "parse-names" : false, "suffix" : "" }, { "dropping-particle" : "", "family" : "Guitelman", "given" : "Mirtha A", "non-dropping-particle" : "", "parse-names" : false, "suffix" : "" }, { "dropping-particle" : "", "family" : "Murat", "given" : "Arnaud", "non-dropping-particle" : "", "parse-names" : false, "suffix" : "" }, { "dropping-particle" : "", "family" : "Emy", "given" : "Philippe", "non-dropping-particle" : "", "parse-names" : false, "suffix" : "" }, { "dropping-particle" : "", "family" : "Gimenez-Roqueplo", "given" : "Anne-Paule", "non-dropping-particle" : "", "parse-names" : false, "suffix" : "" }, { "dropping-particle" : "", "family" : "Tamburrano", "given" : "Guido", "non-dropping-particle" : "", "parse-names" : false, "suffix" : "" }, { "dropping-particle" : "", "family" : "Raverot", "given" : "G\u00e9rald", "non-dropping-particle" : "", "parse-names" : false, "suffix" : "" }, { "dropping-particle" : "", "family" : "Barlier", "given" : "Anne", "non-dropping-particle" : "", "parse-names" : false, "suffix" : "" }, { "dropping-particle" : "", "family" : "Herder", "given" : "Wouter", "non-dropping-particle" : "De", "parse-names" : false, "suffix" : "" }, { "dropping-particle" : "", "family" : "Penfornis", "given" : "Alfred", "non-dropping-particle" : "", "parse-names" : false, "suffix" : "" }, { "dropping-particle" : "", "family" : "Ciccarelli", "given" : "Enrica", "non-dropping-particle" : "", "parse-names" : false, "suffix" : "" }, { "dropping-particle" : "", "family" : "Estour", "given" : "Bruno", "non-dropping-particle" : "", "parse-names" : false, "suffix" : "" }, { "dropping-particle" : "", "family" : "Lecomte", "given" : "Pierre", "non-dropping-particle" : "", "parse-names" : false, "suffix" : "" }, { "dropping-particle" : "", "family" : "Gatta", "given" : "Blandine", "non-dropping-particle" : "", "parse-names" : false, "suffix" : "" }, { "dropping-particle" : "", "family" : "Chabre", "given" : "Olivier", "non-dropping-particle" : "", "parse-names" : false, "suffix" : "" }, { "dropping-particle" : "", "family" : "Sabat\u00e9", "given" : "Mar\u00eda Isabel", "non-dropping-particle" : "", "parse-names" : false, "suffix" : "" }, { "dropping-particle" : "", "family" : "Bertagna", "given" : "Xavier", "non-dropping-particle" : "", "parse-names" : false, "suffix" : "" }, { "dropping-particle" : "", "family" : "Garcia Basavilbaso", "given" : "Natalia", "non-dropping-particle" : "", "parse-names" : false, "suffix" : "" }, { "dropping-particle" : "", "family" : "Stalldecker", "given" : "Graciela", "non-dropping-particle" : "", "parse-names" : false, "suffix" : "" }, { "dropping-particle" : "", "family" : "Colao", "given" : "Annamaria", "non-dropping-particle" : "", "parse-names" : false, "suffix" : "" }, { "dropping-particle" : "", "family" : "Ferolla", "given" : "Piero", "non-dropping-particle" : "", "parse-names" : false, "suffix" : "" }, { "dropping-particle" : "", "family" : "W\u00e9meau", "given" : "Jean-Louis", "non-dropping-particle" : "", "parse-names" : false, "suffix" : "" }, { "dropping-particle" : "", "family" : "Caron", "given" : "Philippe", "non-dropping-particle" : "", "parse-names" : false, "suffix" : "" }, { "dropping-particle" : "", "family" : "Sadoul", "given" : "Jean-Louis", "non-dropping-particle" : "", "parse-names" : false, "suffix" : "" }, { "dropping-particle" : "", "family" : "Oneto", "given" : "Adriana", "non-dropping-particle" : "", "parse-names" : false, "suffix" : "" }, { "dropping-particle" : "", "family" : "Archambeaud", "given" : "Fran\u00e7oise", "non-dropping-particle" : "", "parse-names" : false, "suffix" : "" }, { "dropping-particle" : "", "family" : "Calender", "given" : "Alain", "non-dropping-particle" : "", "parse-names" : false, "suffix" : "" }, { "dropping-particle" : "", "family" : "Sinilnikova", "given" : "Olga", "non-dropping-particle" : "", "parse-names" : false, "suffix" : "" }, { "dropping-particle" : "", "family" : "Monta\u00f1ana", "given" : "Carmen Fajardo", "non-dropping-particle" : "", "parse-names" : false, "suffix" : "" }, { "dropping-particle" : "", "family" : "Cavagnini", "given" : "Francesco", "non-dropping-particle" : "", "parse-names" : false, "suffix" : "" }, { "dropping-particle" : "", "family" : "Hana", "given" : "Vaclav", "non-dropping-particle" : "", "parse-names" : false, "suffix" : "" }, { "dropping-particle" : "", "family" : "Solano", "given" : "Angela", "non-dropping-particle" : "", "parse-names" : false, "suffix" : "" }, { "dropping-particle" : "", "family" : "Delettieres", "given" : "Dreanina", "non-dropping-particle" : "", "parse-names" : false, "suffix" : "" }, { "dropping-particle" : "", "family" : "Luccio-Camelo", "given" : "Douglas C", "non-dropping-particle" : "", "parse-names" : false, "suffix" : "" }, { "dropping-particle" : "", "family" : "Basso", "given" : "Armando", "non-dropping-particle" : "", "parse-names" : false, "suffix" : "" }, { "dropping-particle" : "", "family" : "Rohmer", "given" : "Vincent", "non-dropping-particle" : "", "parse-names" : false, "suffix" : "" }, { "dropping-particle" : "", "family" : "Brue", "given" : "Thierry", "non-dropping-particle" : "", "parse-names" : false, "suffix" : "" }, { "dropping-particle" : "", "family" : "Bours", "given" : "Vincent", "non-dropping-particle" : "", "parse-names" : false, "suffix" : "" }, { "dropping-particle" : "", "family" : "Teh", "given" : "Bin Tean", "non-dropping-particle" : "", "parse-names" : false, "suffix" : "" }, { "dropping-particle" : "", "family" : "Beckers", "given" : "Albert", "non-dropping-particle" : "", "parse-names" : false, "suffix" : "" } ], "container-title" : "The Journal of clinical endocrinology and metabolism", "id" : "ITEM-1", "issue" : "5", "issued" : { "date-parts" : [ [ "2007" ] ] }, "page" : "1891-6", "title" : "Aryl hydrocarbon receptor-interacting protein gene mutations in familial isolated pituitary adenomas: analysis in 73 families.", "type" : "article-journal", "volume" : "92" }, "uris" : [ "http://www.mendeley.com/documents/?uuid=935913e1-1e61-4eec-a37c-97c59a74e591" ] }, { "id" : "ITEM-2",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2",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id" : "ITEM-3", "itemData" : { "DOI" : "10.1530/EJE-11-0304", "ISBN" : "0804-4643", "ISSN" : "08044643", "PMID" : "21753072", "abstract" : "BACKGROUND: Aryl hydrocarbon receptor interacting protein (AIP) mutations (AIPmut) cause aggressive pituitary adenomas in young patients, usually in the setting of familial isolated pituitary adenomas. The prevalence of AIPmut among sporadic pituitary adenoma patients appears to be low; studies have not addressed prevalence in the most clinically relevant population. Hence, we undertook an international, multicenter, prospective genetic, and clinical analysis at 21 tertiary referral endocrine departments.\\n\\nMETHODS: We included 163 sporadic pituitary macroadenoma patients irrespective of clinical phenotype diagnosed at &lt;30 years of age.\\n\\nRESULTS: Overall, 19/163 (11.7%) patients had germline AIPmut; a further nine patients had sequence changes of uncertain significance or polymorphisms. AIPmut were identified in 8/39 (20.5%) pediatric patients. Ten AIPmut were identified in 11/83 (13.3%) sporadic somatotropinoma patients, in 7/61 (11.5%) prolactinoma patients, and in 1/16 non-functioning pituitary adenoma patients. Large genetic deletions were not seen using multiplex ligation-dependent probe amplification. Familial screening was possible in the relatives of seven patients with AIPmut and carriers were found in six of the seven families. In total, pituitary adenomas were diagnosed in 2/21 AIPmut-screened carriers; both had asymptomatic microadenomas.\\n\\nCONCLUSION: Germline AIPmut occur in 11.7% of patients &lt;30 years with sporadic pituitary macroadenomas and in 20.5% of pediatric patients. AIPmut mutation testing in this population should be considered in order to optimize clinical genetic investigation and management.", "author" : [ { "dropping-particle" : "", "family" : "Tichomirowa", "given" : "Maria a.", "non-dropping-particle" : "", "parse-names" : false, "suffix" : "" }, { "dropping-particle" : "", "family" : "Barlier", "given" : "Anne", "non-dropping-particle" : "", "parse-names" : false, "suffix" : "" }, { "dropping-particle" : "", "family" : "Daly", "given" : "Adrian F.", "non-dropping-particle" : "", "parse-names" : false, "suffix" : "" }, { "dropping-particle" : "", "family" : "Jaffrain-Rea", "given" : "Marie Lise", "non-dropping-particle" : "", "parse-names" : false, "suffix" : "" }, { "dropping-particle" : "", "family" : "Ronchi", "given" : "Cristina", "non-dropping-particle" : "", "parse-names" : false, "suffix" : "" }, { "dropping-particle" : "", "family" : "Yaneva", "given" : "Maria", "non-dropping-particle" : "", "parse-names" : false, "suffix" : "" }, { "dropping-particle" : "", "family" : "Urban", "given" : "Jonathan D.", "non-dropping-particle" : "", "parse-names" : false, "suffix" : "" }, { "dropping-particle" : "", "family" : "Petrossians", "given" : "Patrick", "non-dropping-particle" : "", "parse-names" : false, "suffix" : "" }, { "dropping-particle" : "", "family" : "Elenkova", "given" : "Atanaska", "non-dropping-particle" : "", "parse-names" : false, "suffix" : "" }, { "dropping-particle" : "", "family" : "Tabarin", "given" : "Antoine", "non-dropping-particle" : "", "parse-names" : false, "suffix" : "" }, { "dropping-particle" : "", "family" : "Desailloud", "given" : "Rachel", "non-dropping-particle" : "", "parse-names" : false, "suffix" : "" }, { "dropping-particle" : "", "family" : "Maiter", "given" : "Dominique", "non-dropping-particle" : "", "parse-names" : false, "suffix" : "" }, { "dropping-particle" : "", "family" : "Sch\u00fcrmeyer", "given" : "Thomas", "non-dropping-particle" : "", "parse-names" : false, "suffix" : "" }, { "dropping-particle" : "", "family" : "Cozzi", "given" : "Renato", "non-dropping-particle" : "", "parse-names" : false, "suffix" : "" }, { "dropping-particle" : "", "family" : "Theodoropoulou", "given" : "Marily", "non-dropping-particle" : "", "parse-names" : false, "suffix" : "" }, { "dropping-particle" : "", "family" : "Sievers", "given" : "Caroline", "non-dropping-particle" : "", "parse-names" : false, "suffix" : "" }, { "dropping-particle" : "", "family" : "Bernabeu", "given" : "Ignacio", "non-dropping-particle" : "", "parse-names" : false, "suffix" : "" }, { "dropping-particle" : "", "family" : "Naves", "given" : "Luciana a.", "non-dropping-particle" : "", "parse-names" : false, "suffix" : "" }, { "dropping-particle" : "", "family" : "Chabre", "given" : "Olivier", "non-dropping-particle" : "", "parse-names" : false, "suffix" : "" }, { "dropping-particle" : "", "family" : "Monta\u00f1ana", "given" : "Carmen Fajardo", "non-dropping-particle" : "", "parse-names" : false, "suffix" : "" }, { "dropping-particle" : "", "family" : "Hana", "given" : "Vaclav", "non-dropping-particle" : "", "parse-names" : false, "suffix" : "" }, { "dropping-particle" : "", "family" : "Halaby", "given" : "Georges", "non-dropping-particle" : "", "parse-names" : false, "suffix" : "" }, { "dropping-particle" : "", "family" : "Delemer", "given" : "Brigitte", "non-dropping-particle" : "", "parse-names" : false, "suffix" : "" }, { "dropping-particle" : "", "family" : "Labarta Aizp\u00fan", "given" : "Jos\u00e9 Ignacio", "non-dropping-particle" : "", "parse-names" : false, "suffix" : "" }, { "dropping-particle" : "", "family" : "Sonnet", "given" : "Emmanuel", "non-dropping-particle" : "", "parse-names" : false, "suffix" : "" }, { "dropping-particle" : "", "family" : "Ferrandez Long\u00e1s", "given" : "\u00c1ngel", "non-dropping-particle" : "", "parse-names" : false, "suffix" : "" }, { "dropping-particle" : "", "family" : "Hagelstein", "given" : "Marie Th\u00e9r\u00e8se", "non-dropping-particle" : "", "parse-names" : false, "suffix" : "" }, { "dropping-particle" : "", "family" : "Caron", "given" : "Philippe", "non-dropping-particle" : "", "parse-names" : false, "suffix" : "" }, { "dropping-particle" : "", "family" : "Stalla", "given" : "G\u00fcnter K.", "non-dropping-particle" : "", "parse-names" : false, "suffix" : "" }, { "dropping-particle" : "", "family" : "Bours", "given" : "Vincent", "non-dropping-particle" : "", "parse-names" : false, "suffix" : "" }, { "dropping-particle" : "", "family" : "Zacharieva", "given" : "Sabina", "non-dropping-particle" : "", "parse-names" : false, "suffix" : "" }, { "dropping-particle" : "", "family" : "Spada", "given" : "Anna", "non-dropping-particle" : "", "parse-names" : false, "suffix" : "" }, { "dropping-particle" : "", "family" : "Brue", "given" : "Thierry", "non-dropping-particle" : "", "parse-names" : false, "suffix" : "" }, { "dropping-particle" : "", "family" : "Beckers", "given" : "Albert", "non-dropping-particle" : "", "parse-names" : false, "suffix" : "" } ], "container-title" : "European Journal of Endocrinology", "id" : "ITEM-3", "issue" : "4", "issued" : { "date-parts" : [ [ "2011" ] ] }, "page" : "509-515", "title" : "High prevalence of AIP gene mutations following focused screening in young patients with sporadic pituitary macroadenomas", "type" : "article-journal", "volume" : "165" }, "uris" : [ "http://www.mendeley.com/documents/?uuid=85fb755e-e86f-4c49-9eca-14279bdf78a6" ] }, { "id" : "ITEM-4", "itemData" : { "DOI" : "10.1530/EJE-09-0406", "ISBN" : "1479-683X (Electronic)\\r0804-4643 (Linking)", "ISSN" : "08044643", "PMID" : "19684062", "abstract" : "OBJECTIVE: Mutations in the aryl hydrocarbon receptor-interacting protein (AIP) were recently shown to confer a pituitary adenoma predisposition in patients with familial isolated pituitary adenomas (FIPA). We report a large Samoan FIPA kindred from Australia/New Zealand with an R271W mutation that was associated with aggressive pituitary tumors.\\n\\nDESIGN AND METHODS: Case series with germline screening of AIP and haplotype analyses among R271W families.\\n\\nRESULTS: This previously unreported kindred consisted of three affected individuals that either presented with or had first symptoms of a pituitary macroadenoma in late childhood or adolescence. The index case, a 15-year-old male with incipient gigantism and his maternal aunt, had somatotropinomas, and the maternal uncle of the index case had a prolactinoma. All tumors were large (15, 40, and 60 mm maximum diameter) and two required transcranial surgery and radiotherapy. All three affected subjects and ten other unaffected relatives were found to be positive for a germline R271W AIP mutation. Comparison of the single nucleotide polymorphism patterns among this family and two previously reported European FIPA families with the same R271W mutation demonstrated no common ancestry.\\n\\nCONCLUSIONS: This kindred exemplifies the aggressive features of pituitary adenomas associated with AIP mutations, while genetic analyses among three R271W FIPA families indicate that R271W represents a mutational hotspot that should be studied further in functional studies.", "author" : [ { "dropping-particle" : "", "family" : "Jennings", "given" : "Juliet E", "non-dropping-particle" : "", "parse-names" : false, "suffix" : "" }, { "dropping-particle" : "", "family" : "Georgitsi", "given" : "Marianthi", "non-dropping-particle" : "", "parse-names" : false, "suffix" : "" }, { "dropping-particle" : "", "family" : "Holdaway", "given" : "Ian", "non-dropping-particle" : "", "parse-names" : false, "suffix" : "" }, { "dropping-particle" : "", "family" : "Daly", "given" : "Adrian F", "non-dropping-particle" : "", "parse-names" : false, "suffix" : "" }, { "dropping-particle" : "", "family" : "Tichomirowa", "given" : "Maria", "non-dropping-particle" : "", "parse-names" : false, "suffix" : "" }, { "dropping-particle" : "", "family" : "Beckers", "given" : "Albert", "non-dropping-particle" : "", "parse-names" : false, "suffix" : "" }, { "dropping-particle" : "", "family" : "Aaltonen", "given" : "Lauri A", "non-dropping-particle" : "", "parse-names" : false, "suffix" : "" }, { "dropping-particle" : "", "family" : "Karhu", "given" : "Auli", "non-dropping-particle" : "", "parse-names" : false, "suffix" : "" }, { "dropping-particle" : "", "family" : "Cameron", "given" : "Fergus J", "non-dropping-particle" : "", "parse-names" : false, "suffix" : "" } ], "container-title" : "European Journal of Endocrinology", "id" : "ITEM-4", "issue" : "5", "issued" : { "date-parts" : [ [ "2009", "11", "1" ] ] }, "page" : "799-804", "title" : "Aggressive pituitary adenomas occurring in young patients in a large Polynesian kindred with a germline R271W mutation in the AIP gene", "type" : "article-journal", "volume" : "161" }, "uris" : [ "http://www.mendeley.com/documents/?uuid=72736a9e-0a2d-3bfb-a605-ad710e2ffec7" ] } ], "mendeley" : { "formattedCitation" : "[1,4,17,20]", "plainTextFormattedCitation" : "[1,4,17,20]", "previouslyFormattedCitation" : "[1,4,17,20]"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1,4,17,20]</w:t>
            </w:r>
            <w:r w:rsidRPr="003B2ACF">
              <w:rPr>
                <w:rFonts w:ascii="Times New Roman" w:eastAsia="Times New Roman" w:hAnsi="Times New Roman" w:cs="Times New Roman"/>
                <w:sz w:val="20"/>
                <w:lang w:val="en-US" w:eastAsia="en-GB"/>
              </w:rPr>
              <w:fldChar w:fldCharType="end"/>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sz w:val="20"/>
                <w:lang w:val="en-US" w:eastAsia="en-GB"/>
              </w:rPr>
            </w:pPr>
            <w:r w:rsidRPr="003B2ACF">
              <w:rPr>
                <w:rFonts w:ascii="Times New Roman" w:eastAsia="Times New Roman" w:hAnsi="Times New Roman" w:cs="Times New Roman"/>
                <w:b w:val="0"/>
                <w:sz w:val="20"/>
                <w:lang w:val="en-US" w:eastAsia="en-GB"/>
              </w:rPr>
              <w:t>c.40C&gt;T (p.Q14*)</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id" : "ITEM-2", "itemData" : { "ISSN" : "1095-9203", "PMID" : "16728643", "abstract" : "Pituitary adenomas are common in the general population, and understanding their molecular basis is of great interest. Combining chip-based technologies with genealogy data, we identified germline mutations in the aryl hydrocarbon receptor interacting protein (AIP) gene in individuals with pituitary adenoma predisposition (PAP). AIP acts in cytoplasmic retention of the latent form of the aryl hydrocarbon receptor and also has other functions. In a population-based series from Northern Finland, two AIP mutations account for 16% of all patients diagnosed with pituitary adenomas secreting growth hormone and for 40% of the subset of patients who were diagnosed when they were younger than 35 years of age. Typically, PAP patients do not display a strong family history of pituitary adenoma; thus, AIP is an example of a low-penetrance tumor susceptibility gene.", "author" : [ { "dropping-particle" : "", "family" : "Vierimaa", "given" : "Outi", "non-dropping-particle" : "", "parse-names" : false, "suffix" : "" }, { "dropping-particle" : "", "family" : "Georgitsi", "given" : "Marianthi", "non-dropping-particle" : "", "parse-names" : false, "suffix" : "" }, { "dropping-particle" : "", "family" : "Lehtonen", "given" : "Rainer", "non-dropping-particle" : "", "parse-names" : false, "suffix" : "" }, { "dropping-particle" : "", "family" : "Vahteristo", "given" : "Pia", "non-dropping-particle" : "", "parse-names" : false, "suffix" : "" }, { "dropping-particle" : "", "family" : "Kokko", "given" : "Antti", "non-dropping-particle" : "", "parse-names" : false, "suffix" : "" }, { "dropping-particle" : "", "family" : "Raitila", "given" : "Anniina", "non-dropping-particle" : "", "parse-names" : false, "suffix" : "" }, { "dropping-particle" : "", "family" : "Tuppurainen", "given" : "Karoliina", "non-dropping-particle" : "", "parse-names" : false, "suffix" : "" }, { "dropping-particle" : "", "family" : "Ebeling", "given" : "Tapani M L", "non-dropping-particle" : "", "parse-names" : false, "suffix" : "" }, { "dropping-particle" : "", "family" : "Salmela", "given" : "Pasi I", "non-dropping-particle" : "", "parse-names" : false, "suffix" : "" }, { "dropping-particle" : "", "family" : "Paschke", "given" : "Ralf", "non-dropping-particle" : "", "parse-names" : false, "suffix" : "" }, { "dropping-particle" : "", "family" : "G\u00fcndogdu", "given" : "Sadi", "non-dropping-particle" : "", "parse-names" : false, "suffix" : "" }, { "dropping-particle" : "", "family" : "Menis", "given" : "Ernesto", "non-dropping-particle" : "De", "parse-names" : false, "suffix" : "" }, { "dropping-particle" : "", "family" : "M\u00e4kinen", "given" : "Markus J", "non-dropping-particle" : "", "parse-names" : false, "suffix" : "" }, { "dropping-particle" : "", "family" : "Launonen", "given" : "Virpi", "non-dropping-particle" : "", "parse-names" : false, "suffix" : "" }, { "dropping-particle" : "", "family" : "Karhu", "given" : "Auli", "non-dropping-particle" : "", "parse-names" : false, "suffix" : "" }, { "dropping-particle" : "", "family" : "Aaltonen", "given" : "Lauri A", "non-dropping-particle" : "", "parse-names" : false, "suffix" : "" } ], "container-title" : "Science", "id" : "ITEM-2", "issue" : "5777", "issued" : { "date-parts" : [ [ "2006" ] ] }, "page" : "1228-30", "title" : "Pituitary adenoma predisposition caused by germline mutations in the AIP gene.", "type" : "article-journal", "volume" : "312" }, "uris" : [ "http://www.mendeley.com/documents/?uuid=4a130466-0331-4890-89bf-ba76ffb19362" ] }, { "id" : "ITEM-3", "itemData" : { "DOI" : "10.1073/pnas.0700004104", "ISSN" : "0027-8424", "PMID" : "17360484", "abstract" : "Pituitary adenomas are common neoplasms of the anterior pituitary gland. Germ-line mutations in the aryl hydrocarbon receptor-interacting protein (AIP) gene cause pituitary adenoma predisposition (PAP), a recent discovery based on genetic studies in Northern Finland. In this population, a founder mutation explained a significant proportion of all acromegaly cases. Typically, PAP patients were of a young age at diagnosis but did not display a strong family history of pituitary adenomas. To evaluate the role of AIP in pituitary adenoma susceptibility in other populations and to gain insight into patient selection for molecular screening of the condition, we investigated the possible contribution of AIP mutations in pituitary tumorigenesis in patients from Europe and the United States. A total of 460 patients were investigated by AIP sequencing: young acromegaly patients, unselected acromegaly patients, unselected pituitary adenoma patients, and endocrine neoplasia-predisposition patients who were negative for MEN1 mutations. Nine AIP mutations were identified. Because many of the patients displayed no family history of pituitary adenomas, detection of the condition appears challenging. Feasibility of AIP immunohistochemistry (IHC) as a prescreening tool was tested in 50 adenomas: 12 AIP mutation-positive versus 38 mutation-negative pituitary tumors. AIP IHC staining levels proved to be a useful predictor of AIP status, with 75% sensitivity and 95% specificity for germ-line mutations. AIP contributes to PAP in all studied populations. AIP IHC, followed by genetic counseling and possible AIP mutation analysis in IHC-negative cases, a procedure similar to the diagnostics of the Lynch syndrome, appears feasible in identification of PAP.", "author" : [ { "dropping-particle" : "", "family" : "Georgitsi", "given" : "Marianthi", "non-dropping-particle" : "", "parse-names" : false, "suffix" : "" }, { "dropping-particle" : "", "family" : "Raitila", "given" : "Anniina", "non-dropping-particle" : "", "parse-names" : false, "suffix" : "" }, { "dropping-particle" : "", "family" : "Karhu", "given" : "Auli", "non-dropping-particle" : "", "parse-names" : false, "suffix" : "" }, { "dropping-particle" : "", "family" : "Tuppurainen", "given" : "Karoliina", "non-dropping-particle" : "", "parse-names" : false, "suffix" : "" }, { "dropping-particle" : "", "family" : "M\u00e4kinen", "given" : "Markus J", "non-dropping-particle" : "", "parse-names" : false, "suffix" : "" }, { "dropping-particle" : "", "family" : "Vierimaa", "given" : "Outi", "non-dropping-particle" : "", "parse-names" : false, "suffix" : "" }, { "dropping-particle" : "", "family" : "Paschke", "given" : "Ralf", "non-dropping-particle" : "", "parse-names" : false, "suffix" : "" }, { "dropping-particle" : "", "family" : "Saeger", "given" : "Wolfgang", "non-dropping-particle" : "", "parse-names" : false, "suffix" : "" }, { "dropping-particle" : "", "family" : "Luijt", "given" : "Rob B", "non-dropping-particle" : "van der", "parse-names" : false, "suffix" : "" }, { "dropping-particle" : "", "family" : "Sane", "given" : "Timo", "non-dropping-particle" : "", "parse-names" : false, "suffix" : "" }, { "dropping-particle" : "", "family" : "Robledo", "given" : "Mercedes", "non-dropping-particle" : "", "parse-names" : false, "suffix" : "" }, { "dropping-particle" : "", "family" : "Menis", "given" : "Ernesto", "non-dropping-particle" : "De", "parse-names" : false, "suffix" : "" }, { "dropping-particle" : "", "family" : "Weil", "given" : "Robert J", "non-dropping-particle" : "", "parse-names" : false, "suffix" : "" }, { "dropping-particle" : "", "family" : "Wasik", "given" : "Anna", "non-dropping-particle" : "", "parse-names" : false, "suffix" : "" }, { "dropping-particle" : "", "family" : "Zielinski", "given" : "Grzegorz", "non-dropping-particle" : "", "parse-names" : false, "suffix" : "" }, { "dropping-particle" : "", "family" : "Lucewicz", "given" : "Olga", "non-dropping-particle" : "", "parse-names" : false, "suffix" : "" }, { "dropping-particle" : "", "family" : "Lubinski", "given" : "Jan", "non-dropping-particle" : "", "parse-names" : false, "suffix" : "" }, { "dropping-particle" : "", "family" : "Launonen", "given" : "Virpi", "non-dropping-particle" : "", "parse-names" : false, "suffix" : "" }, { "dropping-particle" : "", "family" : "Vahteristo", "given" : "Pia", "non-dropping-particle" : "", "parse-names" : false, "suffix" : "" }, { "dropping-particle" : "", "family" : "Aaltonen", "given" : "Lauri A", "non-dropping-particle" : "", "parse-names" : false, "suffix" : "" } ], "container-title" : "Proceedings of the National Academy of Sciences of the United States of America", "id" : "ITEM-3", "issue" : "10", "issued" : { "date-parts" : [ [ "2007" ] ] }, "page" : "4101-5", "title" : "Molecular diagnosis of pituitary adenoma predisposition caused by aryl hydrocarbon receptor-interacting protein gene mutations.", "type" : "article-journal", "volume" : "104" }, "uris" : [ "http://www.mendeley.com/documents/?uuid=8d652d83-27f6-461d-b198-1d67e4e49da4" ] }, { "id" : "ITEM-4", "itemData" : { "DOI" : "10.1677/ERC-07-0025", "ISBN" : "1351-0088 (Print)\\r1351-0088 (Linking)", "ISSN" : "13510088", "PMID" : "17914118", "abstract" : "Germline mutations in the aryl hydrocarbon receptor interacting protein (AIP) gene were recently observed in patients with pituitary adenoma predisposition (PAP). Though AIP mutation-positive individuals with prolactin-, mixed growth hormone/prolactin-, and ACTH-producing pituitary adenomas as well as non-secreting pituitary adenomas have been reported, most mutation-positive patients have had growth hormone-producing adenomas diagnosed at relatively young age. Pituitary adenomas are also component tumors of some familial endocrine neoplasia syndromes such as multiple endocrine neoplasia type 1 (MEN1) and Carney complex (CNC). Genes underlying MEN1 and CNC are rarely mutated in sporadic pituitary adenomas, but more often in other lesions contributing to these two syndromes. Thus far, the occurrence of somatic AIP mutations has not been studied in endocrine tumors other than pituitary adenomas. Here, we have analyzed 32 pituitary adenomas and 79 other tumors of the endocrine system for somatic AIP mutations by direct sequencing. No somatic mutations were identified. However, two out of nine patients with prolactin-producing adenoma were shown to harbor a Finnish founder mutation (Q14X) with a complete loss of the wild-type allele in the tumors. These results are in agreement with previous studies in that prolactin-producing adenomas are component tumors in PAP. The data also support the previous finding that somatic AIP mutations are not common in pituitary adenomas and suggest that such mutations are rare in other endocrine tumors as well.", "author" : [ { "dropping-particle" : "", "family" : "Raitila", "given" : "A", "non-dropping-particle" : "", "parse-names" : false, "suffix" : "" }, { "dropping-particle" : "", "family" : "Georgitsi", "given" : "M", "non-dropping-particle" : "", "parse-names" : false, "suffix" : "" }, { "dropping-particle" : "", "family" : "Karhu", "given" : "A", "non-dropping-particle" : "", "parse-names" : false, "suffix" : "" }, { "dropping-particle" : "", "family" : "Tuppurainen", "given" : "K", "non-dropping-particle" : "", "parse-names" : false, "suffix" : "" }, { "dropping-particle" : "", "family" : "M\u00e4kinen", "given" : "M. J.", "non-dropping-particle" : "", "parse-names" : false, "suffix" : "" }, { "dropping-particle" : "", "family" : "Birkenkamp-Demtr\u00f6der", "given" : "K.", "non-dropping-particle" : "", "parse-names" : false, "suffix" : "" }, { "dropping-particle" : "", "family" : "Salmenkivi", "given" : "K", "non-dropping-particle" : "", "parse-names" : false, "suffix" : "" }, { "dropping-particle" : "", "family" : "\u00d8rntoft", "given" : "T. F.", "non-dropping-particle" : "", "parse-names" : false, "suffix" : "" }, { "dropping-particle" : "", "family" : "Arola", "given" : "J", "non-dropping-particle" : "", "parse-names" : false, "suffix" : "" }, { "dropping-particle" : "", "family" : "Launonen", "given" : "V", "non-dropping-particle" : "", "parse-names" : false, "suffix" : "" }, { "dropping-particle" : "", "family" : "Vahteristo", "given" : "P", "non-dropping-particle" : "", "parse-names" : false, "suffix" : "" }, { "dropping-particle" : "", "family" : "Aaltonen", "given" : "L A", "non-dropping-particle" : "", "parse-names" : false, "suffix" : "" } ], "container-title" : "Endocrine-Related Cancer", "id" : "ITEM-4", "issue" : "3", "issued" : { "date-parts" : [ [ "2007", "9", "1" ] ] }, "page" : "901-906", "title" : "No evidence of somatic aryl hydrocarbon receptor interacting protein mutations in sporadic endocrine neoplasia", "type" : "article-journal", "volume" : "14" }, "uris" : [ "http://www.mendeley.com/documents/?uuid=59a84644-e28f-3d43-8412-454666991034" ] } ], "mendeley" : { "formattedCitation" : "[14,21\u201323]", "plainTextFormattedCitation" : "[14,21\u201323]", "previouslyFormattedCitation" : "[14,21\u201323]"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21–23]</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9C1CA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815G&gt;G (p.G272D)</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n-US" w:eastAsia="en-GB"/>
              </w:rPr>
              <w:instrText>ADDIN CSL_CITATION { "citationItems" : [ { "id" : "ITEM-1", "itemData" : { "ISSN" : "1098-1004", "PMID" : "27650164", "abstract" : "The aryl hydrocarbon receptor interacting protein (AIP) founder mutation R304(*) (or p.R304(*) ; NM_003977.3:c.910C&gt;T, p.Arg304Ter) identified in Northern Ireland (NI) predisposes to acromegaly/gigantism; its population health impact remains unexplored. We measured R304(*) carrier frequency in 936 Mid Ulster, 1,000 Greater Belfast (both in NI) and 2,094 Republic of Ireland (ROI) volunteers and in 116 NI or ROI acromegaly/gigantism patients. Carrier frequencies were 0.0064 in Mid Ulster (95%CI = 0.0027-0.013; P = 0.0005 vs. ROI), 0.001 in Greater Belfast (0.00011-0.0047) and zero in ROI (0-0.0014). R304(*) prevalence was elevated in acromegaly/gigantism patients in NI (11/87, 12.6%, P &lt; 0.05), but not in ROI (2/29, 6.8%) versus non-Irish patients (0-2.41%). Haploblock conservation supported a common ancestor for all the 18 identified Irish pedigrees (81 carriers, 30 affected). Time to most recent common ancestor (tMRCA) was 2550 (1,275-5,000) years. tMRCA-based simulations predicted 432 (90-5,175) current carriers, including 86 affected (18-1,035) for 20% penetrance. In conclusion, R304(*) is frequent in Mid Ulster, resulting in numerous acromegaly/gigantism cases. tMRCA is consistent with historical/folklore accounts of Irish giants. Forward simulations predict many undetected carriers; geographically targeted population screening improves asymptomatic carrier identification, complementing clinical testing of patients/relatives. We generated disease awareness locally, necessary for early diagnosis and improved outcomes of AIP-related disease.", "author" : [ { "dropping-particle" : "", "family" : "Radian", "given" : "Serban", "non-dropping-particle" : "", "parse-names" : false, "suffix" : "" }, { "dropping-particle" : "", "family" : "Diekmann", "given" : "Yoan", "non-dropping-particle" : "", "parse-names" : false, "suffix" : "" }, { "dropping-particle" : "", "family" : "Gabrovska", "given" : "Plamena", "non-dropping-particle" : "", "parse-names" : false, "suffix" : "" }, { "dropping-particle" : "", "family" : "Holland", "given" : "Brendan", "non-dropping-particle" : "", "parse-names" : false, "suffix" : "" }, { "dropping-particle" : "", "family" : "Bradley", "given" : "Lisa", "non-dropping-particle" : "", "parse-names" : false, "suffix" : "" }, { "dropping-particle" : "", "family" : "Wallace", "given" : "Helen", "non-dropping-particle" : "", "parse-names" : false, "suffix" : "" }, { "dropping-particle" : "", "family" : "Stals", "given" : "Karen", "non-dropping-particle" : "", "parse-names" : false, "suffix" : "" }, { "dropping-particle" : "", "family" : "Bussell", "given" : "Anna-Marie", "non-dropping-particle" : "", "parse-names" : false, "suffix" : "" }, { "dropping-particle" : "", "family" : "McGurren", "given" : "Karen", "non-dropping-particle" : "", "parse-names" : false, "suffix" : "" }, { "dropping-particle" : "", "family" : "Cuesta", "given" : "Martin", "non-dropping-particle" : "", "parse-names" : false, "suffix" : "" }, { "dropping-particle" : "", "family" : "Ryan", "given" : "Anthony W", "non-dropping-particle" : "", "parse-names" : false, "suffix" : "" }, { "dropping-particle" : "", "family" : "Herincs", "given" : "Maria", "non-dropping-particle" : "", "parse-names" : false, "suffix" : "" }, { "dropping-particle" : "", "family" : "Hern\u00e1ndez-Ram\u00edrez", "given" : "Laura C", "non-dropping-particle" : "", "parse-names" : false, "suffix" : "" }, { "dropping-particle" : "", "family" : "Holland", "given" : "Aidan", "non-dropping-particle" : "", "parse-names" : false, "suffix" : "" }, { "dropping-particle" : "", "family" : "Samuels", "given" : "Jade", "non-dropping-particle" : "", "parse-names" : false, "suffix" : "" }, { "dropping-particle" : "", "family" : "Aflorei", "given" : "Elena Daniela", "non-dropping-particle" : "", "parse-names" : false, "suffix" : "" }, { "dropping-particle" : "", "family" : "Barry", "given" : "Sayka", "non-dropping-particle" : "", "parse-names" : false, "suffix" : "" }, { "dropping-particle" : "", "family" : "D\u00e9nes", "given" : "Judit", "non-dropping-particle" : "", "parse-names" : false, "suffix" : "" }, { "dropping-particle" : "", "family" : "Pernicova", "given" : "Ida", "non-dropping-particle" : "", "parse-names" : false, "suffix" : "" }, { "dropping-particle" : "", "family" : "Stiles", "given" : "Craig E", "non-dropping-particle" : "", "parse-names" : false, "suffix" : "" }, { "dropping-particle" : "", "family" : "Trivellin", "given" : "Giampaolo", "non-dropping-particle" : "", "parse-names" : false, "suffix" : "" }, { "dropping-particle" : "", "family" : "McCloskey", "given" : "Ronan", "non-dropping-particle" : "", "parse-names" : false, "suffix" : "" }, { "dropping-particle" : "", "family" : "Ajzensztejn", "given" : "Michal", "non-dropping-particle" : "", "parse-names" : false, "suffix" : "" }, { "dropping-particle" : "", "family" : "Abid", "given" : "Noina", "non-dropping-particle" : "", "parse-names" : false, "suffix" : "" }, { "dropping-particle" : "", "family" : "Akker", "given" : "Scott A", "non-dropping-particle" : "", "parse-names" : false, "suffix" : "" }, { "dropping-particle" : "", "family" : "Mercado", "given" : "Moises", "non-dropping-particle" : "", "parse-names" : false, "suffix" : "" }, { "dropping-particle" : "", "family" : "Cohen", "given" : "Mark", "non-dropping-particle" : "", "parse-names" : false, "suffix" : "" }, { "dropping-particle" : "V", "family" : "Thakker", "given" : "Rajesh", "non-dropping-particle" : "", "parse-names" : false, "suffix" : "" }, { "dropping-particle" : "", "family" : "Baldeweg", "given" : "Stephanie", "non-dropping-particle" : "", "parse-names" : false, "suffix" : "" }, { "dropping-particle" : "", "family" : "Barkan", "given" : "Ariel", "non-dropping-particle" : "", "parse-names" : false, "suffix" : "" }, { "dropping-particle" : "", "family" : "Musat", "given" : "Madalina", "non-dropping-particle" : "", "parse-names" : false, "suffix" : "" }, { "dropping-particle" : "", "family" : "Levy", "given" : "Miles", "non-dropping-particle" : "", "parse-names" : false, "suffix" : "" }, { "dropping-particle" : "", "family" : "Orme", "given" : "Stephen M", "non-dropping-particle" : "", "parse-names" : false, "suffix" : "" }, { "dropping-particle" : "", "family" : "Unterl\u00e4nder", "given" : "Martina", "non-dropping-particle" : "", "parse-names" : false, "suffix" : "" }, { "dropping-particle" : "", "family" : "Burger", "given" : "Joachim", "non-dropping-particle" : "", "parse-names" : false, "suffix" : "" }, { "dropping-particle" : "V", "family" : "Kumar", "given" : "Ajith", "non-dropping-particle" : "", "parse-names" : false, "suffix" : "" }, { "dropping-particle" : "", "family" : "Ellard", "given" : "Sian", "non-dropping-particle" : "", "parse-names" : false, "suffix" : "" }, { "dropping-particle" : "", "family" : "McPartlin", "given" : "Joseph", "non-dropping-particle" : "", "parse-names" : false, "suffix" : "" }, { "dropping-particle" : "", "family" : "McManus", "given" : "Ross", "non-dropping-particle" : "", "parse-names" : false, "suffix" : "" }, { "dropping-particle" : "", "family" : "Linden", "given" : "Gerard J", "non-dropping-particle" : "", "parse-names" : false, "suffix" : "" }, { "dropping-particle" : "", "family" : "Atkinson", "given" : "Brew", "non-dropping-particle" : "", "parse-names" : false, "suffix" : "" }, { "dropping-particle" : "", "family" : "Balding", "given" : "David J", "non-dropping-particle" : "", "parse-names" : false, "suffix" : "" }, { "dropping-particle" : "", "family" : "Agha", "given" : "Amar", "non-dropping-particle" : "", "parse-names" : false, "suffix" : "" }, { "dropping-particle" : "", "family" : "Thompson", "given" : "Chris J", "non-dropping-particle" : "", "parse-names" : false, "suffix" : "" }, { "dropping-particle" : "", "family" : "Hunter", "given" : "Steven J", "non-dropping-particle" : "", "parse-names" : false, "suffix" : "" }, { "dropping-particle" : "", "family" : "Thomas", "given" : "Mark G", "non-dropping-particle" : "", "parse-names" : false, "suffix" : "" }, { "dropping-particle" : "", "family" : "Morrison", "given" : "Patrick J", "non-dropping-particle" : "", "parse-names" : false, "suffix" : "" }, { "dropping-particle" : "", "family" : "Korbonits", "given" : "M\u00e1rta", "non-dropping-particle" : "", "parse-names" : false, "suffix" : "" } ], "container-title" : "Human mutation", "id" : "ITEM-1", "issue" : "1", "issued" : { "date-parts" : [ [ "2017" ] ] }, "page" : "78-85", "title" : "Increased Population Risk of AIP-Related Acromegaly and Gigantism in Ireland.", "type" : "article-journal", "volume" : "38" }, "uris" : [ "http://www.mendeley.com/documents/?uuid=d5ea8922-357d-3599-a9d8-06f1bf776383" ] }, { "id" : "ITEM-2", "itemData" : { "DOI" : "10.1007/s11102-015-0659-0", "ISSN" : "1386-341X", "author" : [ { "dropping-particle" : "", "family" : "Karaca", "given" : "Z.", "non-dropping-particle" : "", "parse-names" : false, "suffix" : "" }, { "dropping-particle" : "", "family" : "Taheri", "given" : "S.", "non-dropping-particle" : "", "parse-names" : false, "suffix" : "" }, { "dropping-particle" : "", "family" : "Tanriverdi", "given" : "F.", "non-dropping-particle" : "", "parse-names" : false, "suffix" : "" }, { "dropping-particle" : "", "family" : "Unluhizarci", "given" : "K.", "non-dropping-particle" : "", "parse-names" : false, "suffix" : "" }, { "dropping-particle" : "", "family" : "Kelestimur", "given" : "F.", "non-dropping-particle" : "", "parse-names" : false, "suffix" : "" } ], "container-title" : "Pituitary", "id" : "ITEM-2", "issue" : "6", "issued" : { "date-parts" : [ [ "2015" ] ] }, "page" : "831-7", "title" : "Prevalence of AIP mutations in a series of Turkish acromegalic patients: are synonymous AIP mutations relevant?", "type" : "article-journal", "volume" : "18" }, "uris" : [ "http://www.mendeley.com/documents/?uuid=f5afc460-9a79-4a48-94d0-0fbabbaf56cd" ] } ], "mendeley" : { "formattedCitation" : "[19,24]", "plainTextFormattedCitation" : "[19,24]", "previouslyFormattedCitation" : "[19,2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19,24]</w:t>
            </w:r>
            <w:r w:rsidRPr="003B2ACF">
              <w:rPr>
                <w:rFonts w:ascii="Times New Roman" w:eastAsia="Times New Roman" w:hAnsi="Times New Roman" w:cs="Times New Roman"/>
                <w:sz w:val="20"/>
                <w:lang w:val="en-US" w:eastAsia="en-GB"/>
              </w:rPr>
              <w:fldChar w:fldCharType="end"/>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427C&gt;T (p.Q143*)</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9C1CA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053540">
              <w:rPr>
                <w:rFonts w:ascii="Times New Roman" w:eastAsia="Times New Roman" w:hAnsi="Times New Roman" w:cs="Times New Roman"/>
                <w:sz w:val="20"/>
                <w:lang w:val="es-ES" w:eastAsia="en-GB"/>
              </w:rPr>
              <w:t>c.872_877delTGCTGG (p.V291_L292del)</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sz w:val="20"/>
                <w:lang w:val="es-ES" w:eastAsia="en-GB"/>
              </w:rPr>
              <w:instrText>ADDIN CSL_CITATION { "citationItems" : [ { "id" : "ITEM-1", "itemData" : { "DOI" : "10.1007/s12020-016-0930-9", "ISSN" : "1559-0100", "abstract" : "Although aryl hydrocarbon receptor-interacting protein (AIP) mutations are rare in sporadic acromegaly, their prevalence among young patients is nonnegligible. The objectives of this study were to evaluate the frequency of AIP mutations in a cohort of Mexican patients with acromegaly with disease onset before the age of 30 and to search for molecular abnormalities in the AIP gene in teeth obtained from the ``Tampico Giant''. Peripheral blood DNA from 71 patients with acromegaly (51 females) with disease onset &lt;30 years was analysed (median age of disease onset of 23 years) and correlated with clinical, biochemical and imaging characteristics. Sequencing was also carried out in DNA extracted from teeth of the Tampico Giant. Five patients (7 {%}) harboured heterozygous, germline mutations of the AIP gene. In two of them (a 9-year-old girl with gigantism and a young man with symptoms of GH excess since age 14) the c.910C&gt;T (p.Arg304Ter), well-known truncating mutation was identified; in one of these two cases and her identical twin sister, the mutation proved to be a de novo event, since neither of their parents were found to be carriers. In the remaining three patients, new mutations were identified: a frameshift mutation (c.976{_}977insC, p.Gly326AfsTer), an in-frame deletion (c.872{_}877del, p.Val291{_}Leu292del) and a nonsense mutation (c.868A &gt; T, p.Lys290Ter), which are predicted to be pathogenic based on in silico analysis. Patients with AIP mutations tended to have an earlier onset of acromegaly and harboured larger and more invasive tumours. A previously described genetic variant of unknown significance (c.869C &gt; T, p.Ala299Val) was identified in DNA from the Tampico Giant. The prevalence of AIP mutations in young Mexican patients with acromegaly is similar to that of European cohorts. Our results support the need for genetic evaluation of patients with early onset acromegaly.", "author" : [ { "dropping-particle" : "", "family" : "Ram\u00edrez-Renter\u00eda", "given" : "Claudia", "non-dropping-particle" : "", "parse-names" : false, "suffix" : "" }, { "dropping-particle" : "", "family" : "Hern\u00e1ndez-Ram\u00edrez", "given" : "Laura C", "non-dropping-particle" : "", "parse-names" : false, "suffix" : "" }, { "dropping-particle" : "", "family" : "Portocarrero-Ortiz", "given" : "Lesly", "non-dropping-particle" : "", "parse-names" : false, "suffix" : "" }, { "dropping-particle" : "", "family" : "Vargas", "given" : "Guadalupe", "non-dropping-particle" : "", "parse-names" : false, "suffix" : "" }, { "dropping-particle" : "", "family" : "Melgar", "given" : "Virgilio", "non-dropping-particle" : "", "parse-names" : false, "suffix" : "" }, { "dropping-particle" : "", "family" : "Espinosa", "given" : "Etual", "non-dropping-particle" : "", "parse-names" : false, "suffix" : "" }, { "dropping-particle" : "", "family" : "Espinosa-de-los-Monteros", "given" : "Ana Laura", "non-dropping-particle" : "", "parse-names" : false, "suffix" : "" }, { "dropping-particle" : "", "family" : "Sosa", "given" : "Ernesto", "non-dropping-particle" : "", "parse-names" : false, "suffix" : "" }, { "dropping-particle" : "", "family" : "Gonz\u00e1lez", "given" : "Baldomero", "non-dropping-particle" : "", "parse-names" : false, "suffix" : "" }, { "dropping-particle" : "", "family" : "Z\u00fa\u00f1iga", "given" : "Sergio", "non-dropping-particle" : "", "parse-names" : false, "suffix" : "" }, { "dropping-particle" : "", "family" : "Unterl\u00e4nder", "given" : "Martina", "non-dropping-particle" : "", "parse-names" : false, "suffix" : "" }, { "dropping-particle" : "", "family" : "Burger", "given" : "Joachim", "non-dropping-particle" : "", "parse-names" : false, "suffix" : "" }, { "dropping-particle" : "", "family" : "Stals", "given" : "Karen", "non-dropping-particle" : "", "parse-names" : false, "suffix" : "" }, { "dropping-particle" : "", "family" : "Bussell", "given" : "Anne-Marie", "non-dropping-particle" : "", "parse-names" : false, "suffix" : "" }, { "dropping-particle" : "", "family" : "Ellard", "given" : "Sian", "non-dropping-particle" : "", "parse-names" : false, "suffix" : "" }, { "dropping-particle" : "", "family" : "Dang", "given" : "Mary", "non-dropping-particle" : "", "parse-names" : false, "suffix" : "" }, { "dropping-particle" : "", "family" : "Iacovazzo", "given" : "Donato", "non-dropping-particle" : "", "parse-names" : false, "suffix" : "" }, { "dropping-particle" : "", "family" : "Kapur", "given" : "Sonal", "non-dropping-particle" : "", "parse-names" : false, "suffix" : "" }, { "dropping-particle" : "", "family" : "Gabrovska", "given" : "Plamena", "non-dropping-particle" : "", "parse-names" : false, "suffix" : "" }, { "dropping-particle" : "", "family" : "Radian", "given" : "Serban", "non-dropping-particle" : "", "parse-names" : false, "suffix" : "" }, { "dropping-particle" : "", "family" : "Roncaroli", "given" : "Federico", "non-dropping-particle" : "", "parse-names" : false, "suffix" : "" }, { "dropping-particle" : "", "family" : "Korbonits", "given" : "M\u00e1rta", "non-dropping-particle" : "", "parse-names" : false, "suffix" : "" }, { "dropping-particle" : "", "family" : "Mercado", "given" : "Mois\u00e9s", "non-dropping-particle" : "", "parse-names" : false, "suffix" : "" } ], "container-title" : "Endocrine", "id" : "ITEM-1", "issue" : "2", "issued" : { "date-parts" : [ [ "2016" ] ] }, "page" : "402-411", "title" : "AIP mutations in young patients with acromegaly and the Tampico Giant: the Mexican experience", "type" : "article-journal", "volume" : "53" }, "uris" : [ "http://www.mendeley.com/documents/?uuid=465ab6df-1ee7-4373-80e4-90980b0d31b5" ] } ], "mendeley" : { "formattedCitation" : "[25]", "plainTextFormattedCitation" : "[25]", "previouslyFormattedCitation" : "[25]"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noProof/>
                <w:sz w:val="20"/>
                <w:lang w:val="en-US" w:eastAsia="en-GB"/>
              </w:rPr>
              <w:t>[25]</w:t>
            </w:r>
            <w:r w:rsidRPr="003B2ACF">
              <w:rPr>
                <w:rFonts w:ascii="Times New Roman" w:eastAsia="Times New Roman" w:hAnsi="Times New Roman" w:cs="Times New Roman"/>
                <w:sz w:val="20"/>
                <w:lang w:val="en-US" w:eastAsia="en-GB"/>
              </w:rPr>
              <w:fldChar w:fldCharType="end"/>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490C&gt;T (p.Q164*)</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1",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mendeley" : { "formattedCitation" : "[1]", "plainTextFormattedCitation" : "[1]", "previouslyFormattedCitation" : "[1]"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lang w:val="en-US" w:eastAsia="en-GB"/>
              </w:rPr>
            </w:pPr>
            <w:r w:rsidRPr="003B2ACF">
              <w:rPr>
                <w:rFonts w:ascii="Times New Roman" w:eastAsia="Times New Roman" w:hAnsi="Times New Roman" w:cs="Times New Roman"/>
                <w:b/>
                <w:sz w:val="20"/>
                <w:lang w:val="en-US" w:eastAsia="en-GB"/>
              </w:rPr>
              <w:t xml:space="preserve">c.991T&gt;C(p.331Rext91) </w:t>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570C&gt;G (p.Y190*)</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F16441">
            <w:pPr>
              <w:spacing w:line="480" w:lineRule="auto"/>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c.645+1G&gt;C (p.?)</w:t>
            </w:r>
          </w:p>
        </w:tc>
        <w:tc>
          <w:tcPr>
            <w:tcW w:w="4820" w:type="dxa"/>
            <w:tcBorders>
              <w:top w:val="nil"/>
              <w:left w:val="nil"/>
              <w:bottom w:val="nil"/>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662dupC (p.E222*)</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1",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mendeley" : { "formattedCitation" : "[1]", "plainTextFormattedCitation" : "[1]", "previouslyFormattedCitation" : "[1]"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70G&gt;T (p.E24*)</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210/jc.2007-2611", "ISSN" : "0021-972X", "PMID" : "18381572", "abstract" : "CONTEXT: Mutations have been identified in the aryl hydrocarbon receptor-interacting protein (AIP) gene in familial isolated pituitary adenomas (FIPA). It is not clear, however, how this molecular chaperone is involved in tumorigenesis. OBJECTIVE: AIP sequence changes and expression were studied in FIPA and sporadic adenomas. The function of normal and mutated AIP molecules was studied on cell proliferation and protein-protein interaction. Cellular and ultrastructural AIP localization was determined in pituitary cells. PATIENTS: Twenty-six FIPA kindreds and 85 sporadic pituitary adenoma patients were included in the study. RESULTS: Nine families harbored AIP mutations. Overexpression of wild-type AIP in TIG3 and HEK293 human fibroblast and GH3 pituitary cell lines dramatically reduced cell proliferation, whereas mutant AIP lost this ability. All the mutations led to a disruption of the protein-protein interaction between AIP and phosphodiesterase-4A5. In normal pituitary, AIP colocalizes exclusively with GH and prolactin, and it is found in association with the secretory vesicle, as shown by double-immunofluorescence and electron microscopy staining. In sporadic pituitary adenomas, however, AIP is expressed in all tumor types. In addition, whereas AIP is expressed in the secretory vesicle in GH-secreting tumors, similar to normal GH-secreting cells, in lactotroph, corticotroph, and nonfunctioning adenomas, it is localized to the cytoplasm and not in the secretory vesicles. CONCLUSIONS: Our functional evaluation of AIP mutations is consistent with a tumor-suppressor role for AIP and its involvement in familial acromegaly. The abnormal expression and subcellular localization of AIP in sporadic pituitary adenomas indicate deranged regulation of this protein during tumorigenesis.", "author" : [ { "dropping-particle" : "", "family" : "Leontiou", "given" : "Chrysanthia A", "non-dropping-particle" : "", "parse-names" : false, "suffix" : "" }, { "dropping-particle" : "", "family" : "Gueorguiev", "given" : "Maria", "non-dropping-particle" : "", "parse-names" : false, "suffix" : "" }, { "dropping-particle" : "", "family" : "Spuy", "given" : "Jacqueline", "non-dropping-particle" : "van der", "parse-names" : false, "suffix" : "" }, { "dropping-particle" : "", "family" : "Quinton", "given" : "Richard", "non-dropping-particle" : "", "parse-names" : false, "suffix" : "" }, { "dropping-particle" : "", "family" : "Lolli", "given" : "Francesca", "non-dropping-particle" : "", "parse-names" : false, "suffix" : "" }, { "dropping-particle" : "", "family" : "Hassan", "given" : "Sevda", "non-dropping-particle" : "", "parse-names" : false, "suffix" : "" }, { "dropping-particle" : "", "family" : "Chahal", "given" : "Harvinder S", "non-dropping-particle" : "", "parse-names" : false, "suffix" : "" }, { "dropping-particle" : "", "family" : "Igreja", "given" : "Susana C", "non-dropping-particle" : "", "parse-names" : false, "suffix" : "" }, { "dropping-particle" : "", "family" : "Jordan", "given" : "Suzanne", "non-dropping-particle" : "", "parse-names" : false, "suffix" : "" }, { "dropping-particle" : "", "family" : "Rowe", "given" : "Janice", "non-dropping-particle" : "", "parse-names" : false, "suffix" : "" }, { "dropping-particle" : "", "family" : "Stolbrink", "given" : "Marie", "non-dropping-particle" : "", "parse-names" : false, "suffix" : "" }, { "dropping-particle" : "", "family" : "Christian", "given" : "Helen C", "non-dropping-particle" : "", "parse-names" : false, "suffix" : "" }, { "dropping-particle" : "", "family" : "Wray", "given" : "Jessica", "non-dropping-particle" : "", "parse-names" : false, "suffix" : "" }, { "dropping-particle" : "", "family" : "Bishop-Bailey", "given" : "David", "non-dropping-particle" : "", "parse-names" : false, "suffix" : "" }, { "dropping-particle" : "", "family" : "Berney", "given" : "Dan M", "non-dropping-particle" : "", "parse-names" : false, "suffix" : "" }, { "dropping-particle" : "", "family" : "Wass", "given" : "John a H", "non-dropping-particle" : "", "parse-names" : false, "suffix" : "" }, { "dropping-particle" : "", "family" : "Popovic", "given" : "Vera", "non-dropping-particle" : "", "parse-names" : false, "suffix" : "" }, { "dropping-particle" : "", "family" : "Ribeiro-Oliveira", "given" : "Ant\u00f4nio", "non-dropping-particle" : "", "parse-names" : false, "suffix" : "" }, { "dropping-particle" : "", "family" : "Gadelha", "given" : "Monica R", "non-dropping-particle" : "", "parse-names" : false, "suffix" : "" }, { "dropping-particle" : "", "family" : "Monson", "given" : "John P", "non-dropping-particle" : "", "parse-names" : false, "suffix" : "" }, { "dropping-particle" : "", "family" : "Akker", "given" : "Scott a", "non-dropping-particle" : "", "parse-names" : false, "suffix" : "" }, { "dropping-particle" : "", "family" : "Davis", "given" : "Julian R E", "non-dropping-particle" : "", "parse-names" : false, "suffix" : "" }, { "dropping-particle" : "", "family" : "Clayton", "given" : "Richard N", "non-dropping-particle" : "", "parse-names" : false, "suffix" : "" }, { "dropping-particle" : "", "family" : "Yoshimoto", "given" : "Katsuhiko", "non-dropping-particle" : "", "parse-names" : false, "suffix" : "" }, { "dropping-particle" : "", "family" : "Iwata", "given" : "Takeo", "non-dropping-particle" : "", "parse-names" : false, "suffix" : "" }, { "dropping-particle" : "", "family" : "Matsuno", "given" : "Akira", "non-dropping-particle" : "", "parse-names" : false, "suffix" : "" }, { "dropping-particle" : "", "family" : "Eguchi", "given" : "Kuniki", "non-dropping-particle" : "", "parse-names" : false, "suffix" : "" }, { "dropping-particle" : "", "family" : "Musat", "given" : "M\u00e2d\u00e2lina", "non-dropping-particle" : "", "parse-names" : false, "suffix" : "" }, { "dropping-particle" : "", "family" : "Flanagan", "given" : "Daniel", "non-dropping-particle" : "", "parse-names" : false, "suffix" : "" }, { "dropping-particle" : "", "family" : "Peters", "given" : "Gordon", "non-dropping-particle" : "", "parse-names" : false, "suffix" : "" }, { "dropping-particle" : "", "family" : "Bolger", "given" : "Graeme B", "non-dropping-particle" : "", "parse-names" : false, "suffix" : "" }, { "dropping-particle" : "", "family" : "Chapple", "given" : "J Paul", "non-dropping-particle" : "", "parse-names" : false, "suffix" : "" }, { "dropping-particle" : "", "family" : "Frohman", "given" : "Lawrence a", "non-dropping-particle" : "", "parse-names" : false, "suffix" : "" }, { "dropping-particle" : "", "family" : "Grossman", "given" : "Ashley B", "non-dropping-particle" : "", "parse-names" : false, "suffix" : "" }, { "dropping-particle" : "", "family" : "Korbonits", "given" : "M\u00e1rta", "non-dropping-particle" : "", "parse-names" : false, "suffix" : "" } ], "container-title" : "The Journal of clinical endocrinology and metabolism", "id" : "ITEM-1", "issue" : "6", "issued" : { "date-parts" : [ [ "2008" ] ] }, "page" : "2390-2401", "title" : "The role of the aryl hydrocarbon receptor-interacting protein gene in familial and sporadic pituitary adenomas.", "type" : "article-journal", "volume" : "93" }, "uris" : [ "http://www.mendeley.com/documents/?uuid=32894b25-b4c7-417d-b095-ff16c595cd54" ] }, { "id" : "ITEM-2", "itemData" : { "DOI" : "10.1210/jc.84.1.249", "ISBN" : "0021-972X (Print)\\n0021-972X (Linking)", "ISSN" : "0021972X", "PMID" : "9920092", "abstract" : "Familial acromegaly/gigantism occurring in the absence of multiple endocrine neoplasia type I (MEN-1) or the Carney complex has been reported in 18 families since the biochemical diagnosis of GH excess became available, and the genetic defect is unknown. In the present study we examined 2 unrelated families with isolated acromegaly/gigantism. In family A, 3 of 4 siblings were affected, with ages at diagnosis of 19, 21, and 23 yr. In family B, 5 of 13 siblings exhibited the phenotype and were diagnosed at 13, 15, 17, 17, and 24 yr of age. All 8 affected patients had elevated basal GH levels associated with high insulin-like growth factor I levels and/or nonsuppressible serum GH levels during an oral glucose tolerance test. GHRH levels were normal in affected members of family A. An invasive macroadenoma was found in 6 subjects, and a microadenoma was found in 1 subject from family B. The sequence of the GHRH receptor complementary DNA in 1 tumor from family A was normal. There was no history of consanguinity in either family, and the past medical history and laboratory results excluded MEN-1 and the Carney complex in all affected and unaffected screened subjects. Five of 8 subjects have undergone pituitary surgery to date, and paraffin-embedded pituitary blocks were available for analysis. Loss of heterozygosity on chromosome 11q13 was studied by comparing microsatellite polymorphisms of leukocyte and tumor DNA using PYGM (centromeric) and D11S527 (telomeric), markers closely linked to the MEN-1 tumor suppressor gene. All tumors exhibited a loss of heterozygosity at both markers. Sequencing of the MEN-1 gene revealed no germline mutations in either family, nor was a somatic mutation found in tumor DNA from one subject in family A. The integrity of the MEN-1 gene in this subject was further supported by demonstration of the presence of MEN-1 messenger ribonucleic acid, as assessed by RT-PCR. These data indicate that loss of heterozygosity in these affected family members appears independent of MEN-1 gene changes and suggest that a novel (tissue-specific?) tumor suppressor gene(s) linked to the PYGM marker and expressed in the pituitary is essential for regulation of somatotrope proliferation.", "author" : [ { "dropping-particle" : "", "family" : "Gadelha", "given" : "Monica R.", "non-dropping-particle" : "", "parse-names" : false, "suffix" : "" }, { "dropping-particle" : "", "family" : "Prezant", "given" : "Toni R.", "non-dropping-particle" : "", "parse-names" : false, "suffix" : "" }, { "dropping-particle" : "", "family" : "Une", "given" : "Karina N.", "non-dropping-particle" : "", "parse-names" : false, "suffix" : "" }, { "dropping-particle" : "", "family" : "Glick", "given" : "Roberta P.", "non-dropping-particle" : "", "parse-names" : false, "suffix" : "" }, { "dropping-particle" : "", "family" : "Moskal", "given" : "Stanley F.", "non-dropping-particle" : "", "parse-names" : false, "suffix" : "" }, { "dropping-particle" : "", "family" : "Vaisman", "given" : "Mario", "non-dropping-particle" : "", "parse-names" : false, "suffix" : "" }, { "dropping-particle" : "", "family" : "Melmed", "given" : "Shlomo", "non-dropping-particle" : "", "parse-names" : false, "suffix" : "" }, { "dropping-particle" : "", "family" : "Kineman", "given" : "Rhonda D.", "non-dropping-particle" : "", "parse-names" : false, "suffix" : "" }, { "dropping-particle" : "", "family" : "Frohman", "given" : "Lawrence A.", "non-dropping-particle" : "", "parse-names" : false, "suffix" : "" } ], "container-title" : "Journal of Clinical Endocrinology and Metabolism", "id" : "ITEM-2", "issue" : "1", "issued" : { "date-parts" : [ [ "1999", "1" ] ] }, "page" : "249-256", "title" : "Loss of heterozygosity on chromosome 11q13 in two families with acromegaly/gigantism is independent of mutations of the multiple endocrine neoplasia type I gene", "type" : "article-journal", "volume" : "84" }, "uris" : [ "http://www.mendeley.com/documents/?uuid=cbb1f599-aabb-3859-bc1d-65e6dda33ea5" ] } ], "mendeley" : { "formattedCitation" : "[3,13]", "plainTextFormattedCitation" : "[3,13]", "previouslyFormattedCitation" : "[3,13]"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3,13]</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sz w:val="20"/>
                <w:lang w:val="en-US" w:eastAsia="en-GB"/>
              </w:rPr>
            </w:pPr>
            <w:r w:rsidRPr="003B2ACF">
              <w:rPr>
                <w:rFonts w:ascii="Times New Roman" w:eastAsia="Times New Roman" w:hAnsi="Times New Roman" w:cs="Times New Roman"/>
                <w:b w:val="0"/>
                <w:sz w:val="20"/>
                <w:lang w:val="en-US" w:eastAsia="en-GB"/>
              </w:rPr>
              <w:t>c.74_81delins7 (p.L25Pfs*130)</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002/humu.21292", "ISSN" : "1098-1004", "PMID" : "20506337", "abstract" : "Familial isolated pituitary adenoma (FIPA) is an autosomal dominant condition with variable genetic background and incomplete penetrance. Germline mutations of the aryl hydrocarbon receptor interacting protein (AIP) gene have been reported in 15-40% of FIPA patients. Limited data are available on the functional consequences of the mutations or regarding the regulation of the AIP gene. We describe a large cohort of FIPA families and characterize missense and silent mutations using minigene constructs, luciferase and beta-galactosidase assays, as well as in silico predictions. Patients with AIP mutations had a lower mean age at diagnosis (23.6+/-11.2 years) than AIP mutation-negative patients (40.4+/-14.5 years). A promoter mutation showed reduced in vitro activity corresponding to lower mRNA expression in patient samples. Stimulation of the protein kinase A-pathway positively regulates the AIP promoter. Silent mutations led to abnormal splicing resulting in truncated protein or reduced AIP expression. A two-hybrid assay of protein-protein interaction of all missense variants showed variable disruption of AIP-phosphodiesterase-4A5 binding. In summary, exonic, promoter, splice-site, and large deletion mutations in AIP are implicated in 31% of families in our FIPA cohort. Functional characterization of AIP changes is important to identify the functional impact of gene sequence variants.", "author" : [ { "dropping-particle" : "", "family" : "Igreja", "given" : "Susana", "non-dropping-particle" : "", "parse-names" : false, "suffix" : "" }, { "dropping-particle" : "", "family" : "Chahal", "given" : "Harvinder S", "non-dropping-particle" : "", "parse-names" : false, "suffix" : "" }, { "dropping-particle" : "", "family" : "King", "given" : "Peter", "non-dropping-particle" : "", "parse-names" : false, "suffix" : "" }, { "dropping-particle" : "", "family" : "Bolger", "given" : "Graeme B", "non-dropping-particle" : "", "parse-names" : false, "suffix" : "" }, { "dropping-particle" : "", "family" : "Srirangalingam", "given" : "Umasuthan", "non-dropping-particle" : "", "parse-names" : false, "suffix" : "" }, { "dropping-particle" : "", "family" : "Guasti", "given" : "Leonardo", "non-dropping-particle" : "", "parse-names" : false, "suffix" : "" }, { "dropping-particle" : "", "family" : "Chapple", "given" : "J Paul", "non-dropping-particle" : "", "parse-names" : false, "suffix" : "" }, { "dropping-particle" : "", "family" : "Trivellin", "given" : "Giampaolo", "non-dropping-particle" : "", "parse-names" : false, "suffix" : "" }, { "dropping-particle" : "", "family" : "Gueorguiev", "given" : "Maria", "non-dropping-particle" : "", "parse-names" : false, "suffix" : "" }, { "dropping-particle" : "", "family" : "Guegan", "given" : "Katie", "non-dropping-particle" : "", "parse-names" : false, "suffix" : "" }, { "dropping-particle" : "", "family" : "Stals", "given" : "Karen", "non-dropping-particle" : "", "parse-names" : false, "suffix" : "" }, { "dropping-particle" : "", "family" : "Khoo", "given" : "Bernard", "non-dropping-particle" : "", "parse-names" : false, "suffix" : "" }, { "dropping-particle" : "V", "family" : "Kumar", "given" : "Ajith", "non-dropping-particle" : "", "parse-names" : false, "suffix" : "" }, { "dropping-particle" : "", "family" : "Ellard", "given" : "Sian", "non-dropping-particle" : "", "parse-names" : false, "suffix" : "" }, { "dropping-particle" : "", "family" : "Grossman", "given" : "Ashley B", "non-dropping-particle" : "", "parse-names" : false, "suffix" : "" }, { "dropping-particle" : "", "family" : "Korbonits", "given" : "M\u00e1rta", "non-dropping-particle" : "", "parse-names" : false, "suffix" : "" } ], "container-title" : "Human mutation", "id" : "ITEM-1", "issue" : "8", "issued" : { "date-parts" : [ [ "2010" ] ] }, "page" : "950-60", "title" : "Characterization of aryl hydrocarbon receptor interacting protein (AIP) mutations in familial isolated pituitary adenoma families.", "type" : "article-journal", "volume" : "31" }, "uris" : [ "http://www.mendeley.com/documents/?uuid=822f5dec-0706-40bc-9637-1726c0f8b794" ] }, { "id" : "ITEM-2", "itemData" : { "DOI" : "10.1111/j.1365-2265.1984.tb00092.x", "ISBN" : "1096-6374 (Print)\\r1096-6374 (Linking)", "ISSN" : "13652265", "PMID" : "6723082", "abstract" : "An uncle and nephew with acromegaly are described. Two other families with acromegaly have been reported by others and three other possible cases are reviewed. Our patients are unlikely to form part of the multiple endocrine neoplasia (MEN) type 1 syndrome because of the absence of other endocrine disease at an advanced age. A family history of acromegaly should be considered in those presenting with the disease.", "author" : [ { "dropping-particle" : "", "family" : "Jones", "given" : "M. K.", "non-dropping-particle" : "", "parse-names" : false, "suffix" : "" }, { "dropping-particle" : "", "family" : "Evans", "given" : "P. J.", "non-dropping-particle" : "", "parse-names" : false, "suffix" : "" }, { "dropping-particle" : "", "family" : "Jones", "given" : "I. R.", "non-dropping-particle" : "", "parse-names" : false, "suffix" : "" }, { "dropping-particle" : "", "family" : "Thomas", "given" : "J. P.", "non-dropping-particle" : "", "parse-names" : false, "suffix" : "" } ], "container-title" : "Clinical Endocrinology", "id" : "ITEM-2", "issue" : "3", "issued" : { "date-parts" : [ [ "1984", "8" ] ] }, "page" : "355-358", "title" : "Familial acromegaly", "type" : "article-journal", "volume" : "20" }, "uris" : [ "http://www.mendeley.com/documents/?uuid=79d4ff37-5ad5-3528-a986-539aa32af86a" ] } ], "mendeley" : { "formattedCitation" : "[1,26]", "plainTextFormattedCitation" : "[1,26]", "previouslyFormattedCitation" : "[1,26]"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26]</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783C&gt;G (p.Y261*)</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id" : "ITEM-2", "itemData" : { "ISSN" : "0021972X", "PMID" : "22319033", "abstract" : "CONTEXT: Germline mutations of the AIP (aryl-hydrocarbon receptor interacting protein) gene are associated with a predisposition to pituitary adenomas. Such mutations are found in about half of patients with familial acromegaly, but penetrance is incomplete.\\n\\nOBJECTIVE: We studied the prevalence of germline AIP mutations in a large cohort of patients with apparently sporadic pituitary adenomas.\\n\\nPATIENTS AND SETTING: A total of 443 patients with pituitary adenomas of all histotypes, who had no familial history of pituitary adenomas or multiple endocrine neoplasia and who were examined at Bic\u00eatre University Hospital, a tertiary referral center, between 2007 and 2010, were enrolled in this prospective study.\\n\\nMETHODS: The entire coding sequence of the AIP gene was screened for germline mutations. A subgroup of patients were screened for large deletions or duplications of the AIP and MEN1 genes by multiplex ligation-dependent probe amplification.\\n\\nRESULTS: AIP mutations were detected in 16 (3.6%) of the 443 patients, comprising six of 148 patients with acromegaly (4.1%), six of 132 patients with prolactinomas (4.5%), one of 113 patients with nonfunctioning adenomas (0.9%), three of 44 patients with corticotropic adenomas (6.8%), and none of the six patients with thyrotropic adenomas. This is the first report of an AIP mutation leading to a truncated protein in a patient with Cushing's disease. Patients with AIP mutation were younger at diagnosis (24.1 vs. 42.8 yr) and had predominantly macroadenoma (12 of 16). No mutations were found in patients diagnosed after age 40 yr, whereas the prevalence before this age was 7.2% (16 of 222). Studies of seven of the AIP-mutated patients' families showed that one asymptomatic parent carried the same mutation in each case.\\n\\nCONCLUSION: This large prospective cohort study confirms the very low prevalence of germline AIP mutations in patients with apparently sporadic pituitary adenomas. We propose to limit AIP testing to patients diagnosed before age 40 yr with apparently sporadic large pituitary adenomas, especially GH- or PRL-secreting adenomas.", "author" : [ { "dropping-particle" : "", "family" : "Cazabat", "given" : "Laure", "non-dropping-particle" : "", "parse-names" : false, "suffix" : "" }, { "dropping-particle" : "", "family" : "Bouligand", "given" : "J\u00e9r\u00f4me", "non-dropping-particle" : "", "parse-names" : false, "suffix" : "" }, { "dropping-particle" : "", "family" : "Salenave", "given" : "Sylvie", "non-dropping-particle" : "", "parse-names" : false, "suffix" : "" }, { "dropping-particle" : "", "family" : "Bernier", "given" : "Mich\u00e8le", "non-dropping-particle" : "", "parse-names" : false, "suffix" : "" }, { "dropping-particle" : "", "family" : "Gaillard", "given" : "Stephan", "non-dropping-particle" : "", "parse-names" : false, "suffix" : "" }, { "dropping-particle" : "", "family" : "Parker", "given" : "Fabrice", "non-dropping-particle" : "", "parse-names" : false, "suffix" : "" }, { "dropping-particle" : "", "family" : "Young", "given" : "Jacques", "non-dropping-particle" : "", "parse-names" : false, "suffix" : "" }, { "dropping-particle" : "", "family" : "Guiochon-Mantel", "given" : "Anne", "non-dropping-particle" : "", "parse-names" : false, "suffix" : "" }, { "dropping-particle" : "", "family" : "Chanson", "given" : "Philippe", "non-dropping-particle" : "", "parse-names" : false, "suffix" : "" } ], "container-title" : "Journal of Clinical Endocrinology and Metabolism", "id" : "ITEM-2", "issue" : "4", "issued" : { "date-parts" : [ [ "2012" ] ] }, "page" : "663-670", "title" : "Germline AIP mutations in apparently sporadic pituitary adenomas: Prevalence in a prospective single-center cohort of 443 patients", "type" : "article-journal", "volume" : "97" }, "uris" : [ "http://www.mendeley.com/documents/?uuid=660bac62-b381-4820-b31f-8f5a0c754d44" ] }, { "id" : "ITEM-3", "itemData" : { "DOI" : "10.1530/EJE-12-0763", "ISBN" : "1479-683X (Electronic)\\r0804-4643 (Linking)", "ISSN" : "08044643", "PMID" : "23321498", "abstract" : "CONTEXT: Germline mutations in the aryl hydrocarbon receptor interacting protein gene (AIP) have been identified in young patients (age \u226430 years old) with sporadic pituitary macroadenomas. Otherwise, there are few data concerning the prevalence of multiple endocrine neoplasia type 1 (MEN1) mutations in such a population.\\n\\nOBJECTIVE: We assessed the prevalence of both AIP and MEN1 genetic abnormalities (mutations and large gene deletions) in young patients (age \u226430 years old) diagnosed with sporadic and isolated macroadenoma, without hypercalcemia and/or MEN1-associated lesions.\\n\\nDESIGN: The entire coding sequences of AIP and MEN1 were screened for mutations. In cases of negative sequencing screening, multiplex ligation-dependent probe amplification was performed for the detection of large genetic deletions.\\n\\nPATIENTS AND SETTINGS: One hundred and seventy-four patients from endocrinology departments of 15 French University Hospital Centers were eligible for this study.\\n\\nRESULTS: Twenty-one out of 174 (12%) patients had AIP (n=15, 8.6%) or MEN1 (n=6, 3.4%) mutations. In pediatric patients (age \u226418 years old), AIP/MEN1 mutation frequency reached nearly 22% (n=10/46). AIPmut and MEN1mut were identified in 8/79 (10.1%) and 1/79 (1.2%) somatotropinoma patients respectively; they each accounted for 4/74 (5.4%) prolactinoma (PRL) patients with mutations. Half of those patients (n=3/6) with gigantism displayed mutations in AIP. Interestingly, 4/12 (33%) patients with non-secreting adenomas bore either AIP or MEN1 mutations, whereas none of the eight corticotroph adenomas or the single thyrotropinoma case had mutations. No large gene deletions were observed in sequencing-negative patients.\\n\\nCONCLUSION: Mutations in MEN1 can be of significance in young patients with sporadic isolated pituitary macroadenomas, particularly PRL, and together with AIP, we suggest genetic analysis of MEN1 in such a population.", "author" : [ { "dropping-particle" : "", "family" : "Cuny", "given" : "Thomas", "non-dropping-particle" : "", "parse-names" : false, "suffix" : "" }, { "dropping-particle" : "", "family" : "Pertuit", "given" : "Morgane", "non-dropping-particle" : "", "parse-names" : false, "suffix" : "" }, { "dropping-particle" : "", "family" : "Sahnoun-Fathallah", "given" : "Mona", "non-dropping-particle" : "", "parse-names" : false, "suffix" : "" }, { "dropping-particle" : "", "family" : "Daly", "given" : "Adrian", "non-dropping-particle" : "", "parse-names" : false, "suffix" : "" }, { "dropping-particle" : "", "family" : "Occhi", "given" : "Gianluca", "non-dropping-particle" : "", "parse-names" : false, "suffix" : "" }, { "dropping-particle" : "", "family" : "Odou", "given" : "Marie Fran\u00e7oise", "non-dropping-particle" : "", "parse-names" : false, "suffix" : "" }, { "dropping-particle" : "", "family" : "Tabarin", "given" : "Antoine", "non-dropping-particle" : "", "parse-names" : false, "suffix" : "" }, { "dropping-particle" : "", "family" : "Nunes", "given" : "Marie Laure", "non-dropping-particle" : "", "parse-names" : false, "suffix" : "" }, { "dropping-particle" : "", "family" : "Delemer", "given" : "Brigitte", "non-dropping-particle" : "", "parse-names" : false, "suffix" : "" }, { "dropping-particle" : "", "family" : "Rohmer", "given" : "Vincent", "non-dropping-particle" : "", "parse-names" : false, "suffix" : "" }, { "dropping-particle" : "", "family" : "Desailloud", "given" : "Rachel", "non-dropping-particle" : "", "parse-names" : false, "suffix" : "" }, { "dropping-particle" : "", "family" : "Kerlan", "given" : "V\u00e9ronique", "non-dropping-particle" : "", "parse-names" : false, "suffix" : "" }, { "dropping-particle" : "", "family" : "Chabre", "given" : "Olivier", "non-dropping-particle" : "", "parse-names" : false, "suffix" : "" }, { "dropping-particle" : "", "family" : "Sadoul", "given" : "Jean Louis", "non-dropping-particle" : "", "parse-names" : false, "suffix" : "" }, { "dropping-particle" : "", "family" : "Cogne", "given" : "Muriel", "non-dropping-particle" : "", "parse-names" : false, "suffix" : "" }, { "dropping-particle" : "", "family" : "Caron", "given" : "Philippe", "non-dropping-particle" : "", "parse-names" : false, "suffix" : "" }, { "dropping-particle" : "", "family" : "Cortet-Rudelli", "given" : "Christine", "non-dropping-particle" : "", "parse-names" : false, "suffix" : "" }, { "dropping-particle" : "", "family" : "Lienhardt", "given" : "Anne", "non-dropping-particle" : "", "parse-names" : false, "suffix" : "" }, { "dropping-particle" : "", "family" : "Raingeard", "given" : "Isabelle", "non-dropping-particle" : "", "parse-names" : false, "suffix" : "" }, { "dropping-particle" : "", "family" : "Guedj", "given" : "Anne Marie", "non-dropping-particle" : "", "parse-names" : false, "suffix" : "" }, { "dropping-particle" : "", "family" : "Brue", "given" : "Thierry", "non-dropping-particle" : "", "parse-names" : false, "suffix" : "" }, { "dropping-particle" : "", "family" : "Beckers", "given" : "Albert", "non-dropping-particle" : "", "parse-names" : false, "suffix" : "" }, { "dropping-particle" : "", "family" : "Weryha", "given" : "Georges", "non-dropping-particle" : "", "parse-names" : false, "suffix" : "" }, { "dropping-particle" : "", "family" : "Enjalbert", "given" : "Alain", "non-dropping-particle" : "", "parse-names" : false, "suffix" : "" }, { "dropping-particle" : "", "family" : "Barlier", "given" : "Anne", "non-dropping-particle" : "", "parse-names" : false, "suffix" : "" } ], "container-title" : "European Journal of Endocrinology", "id" : "ITEM-3", "issue" : "4", "issued" : { "date-parts" : [ [ "2013" ] ] }, "page" : "533-541", "title" : "Genetic analysis in young patients with sporadic pituitary macroadenomas: Besides AIP don't forget MEN1 genetic analysis", "type" : "article-journal", "volume" : "168" }, "uris" : [ "http://www.mendeley.com/documents/?uuid=57d39e00-6f0e-374a-b231-81f059ac855d" ] } ], "mendeley" : { "formattedCitation" : "[6,14,27]", "plainTextFormattedCitation" : "[6,14,27]", "previouslyFormattedCitation" : "[6,14,27]"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6,14,27]</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787+9C&gt;T</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804C&gt;A (p.Y268*)</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id" : "ITEM-2", "itemData" : { "DOI" : "10.1210/jc.2006-2394", "ISSN" : "0021-972X", "PMID" : "17341560", "abstract" : "CONTEXT: Acromegaly is usually sporadic, but familial cases occur in association with several familial pituitary tumor syndromes. Recently mutations in the aryl hydrocarbon receptor interacting protein (AIP) gene were associated with familial pituitary adenoma predisposition. OBJECTIVE: The objective of the study was to investigate the status of AIP in a pituitary tumor predisposition family. SETTINGS: The study was conducted at a nonprofit academic center and medical centers. PATIENTS: Eighteen members of a Brazilian family with acromegaly were studied. RESULTS: A novel germline mutation in the AIP gene, Y268X, predicted to generate a protein lacking two conserved domains, was identified in four members of this family: two siblings with early-onset acromegaly; a third, 41-yr-old sibling with a microadenoma but no clinical features of disease, and his 3-yr-old son. No changes were found in 14 unaffected at-risk relatives or 92 healthy controls. CONCLUSIONS: We confirm the role of the AIP gene in familial acromegaly. This finding increases the spectrum of molecular defects that can give rise to pituitary adenoma susceptibility. Establishment of genotype-phenotype correlations in AIP mutant tumors will determine whether AIP screening can be used as a tool for clinical surveillance and genetic counseling of families with pituitary tumor predisposition. The underlying basis for the phenotypic variation within AIP-mutant families and the mechanism of AIP-mediated tumorigenesis remain to be defined.", "author" : [ { "dropping-particle" : "", "family" : "Toledo", "given" : "Rodrigo a", "non-dropping-particle" : "", "parse-names" : false, "suffix" : "" }, { "dropping-particle" : "", "family" : "Louren\u00e7o", "given" : "Delmar M", "non-dropping-particle" : "", "parse-names" : false, "suffix" : "" }, { "dropping-particle" : "", "family" : "Liberman", "given" : "Bernardo", "non-dropping-particle" : "", "parse-names" : false, "suffix" : "" }, { "dropping-particle" : "", "family" : "Cunha-Neto", "given" : "Malebranche B C", "non-dropping-particle" : "", "parse-names" : false, "suffix" : "" }, { "dropping-particle" : "", "family" : "Cavalcanti", "given" : "Maria G", "non-dropping-particle" : "", "parse-names" : false, "suffix" : "" }, { "dropping-particle" : "", "family" : "Moyses", "given" : "Cinthia B", "non-dropping-particle" : "", "parse-names" : false, "suffix" : "" }, { "dropping-particle" : "", "family" : "Toledo", "given" : "Sergio P a", "non-dropping-particle" : "", "parse-names" : false, "suffix" : "" }, { "dropping-particle" : "", "family" : "Dahia", "given" : "Patricia L M", "non-dropping-particle" : "", "parse-names" : false, "suffix" : "" } ], "container-title" : "The Journal of clinical endocrinology and metabolism", "id" : "ITEM-2", "issue" : "5", "issued" : { "date-parts" : [ [ "2007" ] ] }, "page" : "1934-1937", "title" : "Germline mutation in the aryl hydrocarbon receptor interacting protein gene in familial somatotropinoma.", "type" : "article-journal", "volume" : "92" }, "uris" : [ "http://www.mendeley.com/documents/?uuid=0bad537b-9e65-44ec-9ea3-dc9f7852277c" ] }, { "id" : "ITEM-3", "itemData" : { "DOI" : "10.1210/jcem.86.2.7218", "ISBN" : "0021-972X (Print)\\r0021-972X (Linking)", "ISSN" : "0021-972X", "PMID" : "11158006", "abstract" : "Familial acromegaly may occur as an isolated pituitary disorder or as a feature of hereditary syndromes, such as multiple endocrine neoplasia type 1 (MEN1) or the Carney complex. Herein, we characterized a newly identified kindred with isolated acromegaly and searched for germline mutation in genes that have been associated with endocrine tumors [i.e. MEN1, Gs alpha (GNAS1), and Gi2 alpha (GNAI2)], as well as the GHRH receptor (GHRH-R) gene. Genomic DNA was used to amplify exons 2-10 of MEN1, followed by dideoxy fingerprinting mutation analysis and direct sequencing. The GHRH-R gene was analyzed via direct sequencing of PCR-amplified fragments representing the coding exons and intron-exon junctions. To exclude mutation at hot spot areas of GNAS1 and GNAI2, exons 8 and 9 of GNAS1 and exons 5 and 6 of GNAI2 were amplified and screened for mutation via denaturing gradient gel electrophoresis. No mutations were detected in any of the four genes. The present data extend prior reports of the absence of mutation in MEN1, GHRH-R, and GNAS1 and describe the first family with isolated acromegaly in which germline mutation in GNAI2 has been searched.", "author" : [ { "dropping-particle" : "", "family" : "Jorge", "given" : "Beatriz H.", "non-dropping-particle" : "", "parse-names" : false, "suffix" : "" }, { "dropping-particle" : "", "family" : "Agarwal", "given" : "Sunita K.", "non-dropping-particle" : "", "parse-names" : false, "suffix" : "" }, { "dropping-particle" : "", "family" : "Lando", "given" : "Val?ria S.", "non-dropping-particle" : "", "parse-names" : false, "suffix" : "" }, { "dropping-particle" : "", "family" : "Salvatori", "given" : "Roberto", "non-dropping-particle" : "", "parse-names" : false, "suffix" : "" }, { "dropping-particle" : "", "family" : "Barbero", "given" : "Ruth R.", "non-dropping-particle" : "", "parse-names" : false, "suffix" : "" }, { "dropping-particle" : "", "family" : "Abelin", "given" : "Neusa", "non-dropping-particle" : "", "parse-names" : false, "suffix" : "" }, { "dropping-particle" : "", "family" : "Levine", "given" : "Michael A.", "non-dropping-particle" : "", "parse-names" : false, "suffix" : "" }, { "dropping-particle" : "", "family" : "Marx", "given" : "Stephen J.", "non-dropping-particle" : "", "parse-names" : false, "suffix" : "" }, { "dropping-particle" : "", "family" : "Toledo", "given" : "S P", "non-dropping-particle" : "", "parse-names" : false, "suffix" : "" } ], "container-title" : "J Clin Endocrinol Metab", "id" : "ITEM-3", "issue" : "2", "issued" : { "date-parts" : [ [ "2001", "2" ] ] }, "page" : "542-544", "title" : "Study of the multiple endocrine neoplasia type 1, growth hormone-releasing hormone receptor, Gs alpha, and Gi2 alpha genes in isolated familial acromegaly", "type" : "article-journal", "volume" : "86" }, "uris" : [ "http://www.mendeley.com/documents/?uuid=eed8ceab-17ec-3278-b5d9-49913c10d35d" ] } ], "mendeley" : { "formattedCitation" : "[10,14,28]", "plainTextFormattedCitation" : "[10,14,28]", "previouslyFormattedCitation" : "[10,14,28]"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0,14,28]</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816delC (p.K273Rfs*30)</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868A&gt;T (p.K290*)</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910C&gt;T (p.R304*)</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DOI" : "10.1210/jc.2007-2611", "ISSN" : "0021-972X", "PMID" : "18381572", "abstract" : "CONTEXT: Mutations have been identified in the aryl hydrocarbon receptor-interacting protein (AIP) gene in familial isolated pituitary adenomas (FIPA). It is not clear, however, how this molecular chaperone is involved in tumorigenesis. OBJECTIVE: AIP sequence changes and expression were studied in FIPA and sporadic adenomas. The function of normal and mutated AIP molecules was studied on cell proliferation and protein-protein interaction. Cellular and ultrastructural AIP localization was determined in pituitary cells. PATIENTS: Twenty-six FIPA kindreds and 85 sporadic pituitary adenoma patients were included in the study. RESULTS: Nine families harbored AIP mutations. Overexpression of wild-type AIP in TIG3 and HEK293 human fibroblast and GH3 pituitary cell lines dramatically reduced cell proliferation, whereas mutant AIP lost this ability. All the mutations led to a disruption of the protein-protein interaction between AIP and phosphodiesterase-4A5. In normal pituitary, AIP colocalizes exclusively with GH and prolactin, and it is found in association with the secretory vesicle, as shown by double-immunofluorescence and electron microscopy staining. In sporadic pituitary adenomas, however, AIP is expressed in all tumor types. In addition, whereas AIP is expressed in the secretory vesicle in GH-secreting tumors, similar to normal GH-secreting cells, in lactotroph, corticotroph, and nonfunctioning adenomas, it is localized to the cytoplasm and not in the secretory vesicles. CONCLUSIONS: Our functional evaluation of AIP mutations is consistent with a tumor-suppressor role for AIP and its involvement in familial acromegaly. The abnormal expression and subcellular localization of AIP in sporadic pituitary adenomas indicate deranged regulation of this protein during tumorigenesis.", "author" : [ { "dropping-particle" : "", "family" : "Leontiou", "given" : "Chrysanthia A", "non-dropping-particle" : "", "parse-names" : false, "suffix" : "" }, { "dropping-particle" : "", "family" : "Gueorguiev", "given" : "Maria", "non-dropping-particle" : "", "parse-names" : false, "suffix" : "" }, { "dropping-particle" : "", "family" : "Spuy", "given" : "Jacqueline", "non-dropping-particle" : "van der", "parse-names" : false, "suffix" : "" }, { "dropping-particle" : "", "family" : "Quinton", "given" : "Richard", "non-dropping-particle" : "", "parse-names" : false, "suffix" : "" }, { "dropping-particle" : "", "family" : "Lolli", "given" : "Francesca", "non-dropping-particle" : "", "parse-names" : false, "suffix" : "" }, { "dropping-particle" : "", "family" : "Hassan", "given" : "Sevda", "non-dropping-particle" : "", "parse-names" : false, "suffix" : "" }, { "dropping-particle" : "", "family" : "Chahal", "given" : "Harvinder S", "non-dropping-particle" : "", "parse-names" : false, "suffix" : "" }, { "dropping-particle" : "", "family" : "Igreja", "given" : "Susana C", "non-dropping-particle" : "", "parse-names" : false, "suffix" : "" }, { "dropping-particle" : "", "family" : "Jordan", "given" : "Suzanne", "non-dropping-particle" : "", "parse-names" : false, "suffix" : "" }, { "dropping-particle" : "", "family" : "Rowe", "given" : "Janice", "non-dropping-particle" : "", "parse-names" : false, "suffix" : "" }, { "dropping-particle" : "", "family" : "Stolbrink", "given" : "Marie", "non-dropping-particle" : "", "parse-names" : false, "suffix" : "" }, { "dropping-particle" : "", "family" : "Christian", "given" : "Helen C", "non-dropping-particle" : "", "parse-names" : false, "suffix" : "" }, { "dropping-particle" : "", "family" : "Wray", "given" : "Jessica", "non-dropping-particle" : "", "parse-names" : false, "suffix" : "" }, { "dropping-particle" : "", "family" : "Bishop-Bailey", "given" : "David", "non-dropping-particle" : "", "parse-names" : false, "suffix" : "" }, { "dropping-particle" : "", "family" : "Berney", "given" : "Dan M", "non-dropping-particle" : "", "parse-names" : false, "suffix" : "" }, { "dropping-particle" : "", "family" : "Wass", "given" : "John a H", "non-dropping-particle" : "", "parse-names" : false, "suffix" : "" }, { "dropping-particle" : "", "family" : "Popovic", "given" : "Vera", "non-dropping-particle" : "", "parse-names" : false, "suffix" : "" }, { "dropping-particle" : "", "family" : "Ribeiro-Oliveira", "given" : "Ant\u00f4nio", "non-dropping-particle" : "", "parse-names" : false, "suffix" : "" }, { "dropping-particle" : "", "family" : "Gadelha", "given" : "Monica R", "non-dropping-particle" : "", "parse-names" : false, "suffix" : "" }, { "dropping-particle" : "", "family" : "Monson", "given" : "John P", "non-dropping-particle" : "", "parse-names" : false, "suffix" : "" }, { "dropping-particle" : "", "family" : "Akker", "given" : "Scott a", "non-dropping-particle" : "", "parse-names" : false, "suffix" : "" }, { "dropping-particle" : "", "family" : "Davis", "given" : "Julian R E", "non-dropping-particle" : "", "parse-names" : false, "suffix" : "" }, { "dropping-particle" : "", "family" : "Clayton", "given" : "Richard N", "non-dropping-particle" : "", "parse-names" : false, "suffix" : "" }, { "dropping-particle" : "", "family" : "Yoshimoto", "given" : "Katsuhiko", "non-dropping-particle" : "", "parse-names" : false, "suffix" : "" }, { "dropping-particle" : "", "family" : "Iwata", "given" : "Takeo", "non-dropping-particle" : "", "parse-names" : false, "suffix" : "" }, { "dropping-particle" : "", "family" : "Matsuno", "given" : "Akira", "non-dropping-particle" : "", "parse-names" : false, "suffix" : "" }, { "dropping-particle" : "", "family" : "Eguchi", "given" : "Kuniki", "non-dropping-particle" : "", "parse-names" : false, "suffix" : "" }, { "dropping-particle" : "", "family" : "Musat", "given" : "M\u00e2d\u00e2lina", "non-dropping-particle" : "", "parse-names" : false, "suffix" : "" }, { "dropping-particle" : "", "family" : "Flanagan", "given" : "Daniel", "non-dropping-particle" : "", "parse-names" : false, "suffix" : "" }, { "dropping-particle" : "", "family" : "Peters", "given" : "Gordon", "non-dropping-particle" : "", "parse-names" : false, "suffix" : "" }, { "dropping-particle" : "", "family" : "Bolger", "given" : "Graeme B", "non-dropping-particle" : "", "parse-names" : false, "suffix" : "" }, { "dropping-particle" : "", "family" : "Chapple", "given" : "J Paul", "non-dropping-particle" : "", "parse-names" : false, "suffix" : "" }, { "dropping-particle" : "", "family" : "Frohman", "given" : "Lawrence a", "non-dropping-particle" : "", "parse-names" : false, "suffix" : "" }, { "dropping-particle" : "", "family" : "Grossman", "given" : "Ashley B", "non-dropping-particle" : "", "parse-names" : false, "suffix" : "" }, { "dropping-particle" : "", "family" : "Korbonits", "given" : "M\u00e1rta", "non-dropping-particle" : "", "parse-names" : false, "suffix" : "" } ], "container-title" : "The Journal of clinical endocrinology and metabolism", "id" : "ITEM-1", "issue" : "6", "issued" : { "date-parts" : [ [ "2008" ] ] }, "page" : "2390-2401", "title" : "The role of the aryl hydrocarbon receptor-interacting protein gene in familial and sporadic pituitary adenomas.", "type" : "article-journal", "volume" : "93" }, "uris" : [ "http://www.mendeley.com/documents/?uuid=32894b25-b4c7-417d-b095-ff16c595cd54" ] }, { "id" : "ITEM-2", "itemData" : { "ISSN" : "1095-9203", "PMID" : "16728643", "abstract" : "Pituitary adenomas are common in the general population, and understanding their molecular basis is of great interest. Combining chip-based technologies with genealogy data, we identified germline mutations in the aryl hydrocarbon receptor interacting protein (AIP) gene in individuals with pituitary adenoma predisposition (PAP). AIP acts in cytoplasmic retention of the latent form of the aryl hydrocarbon receptor and also has other functions. In a population-based series from Northern Finland, two AIP mutations account for 16% of all patients diagnosed with pituitary adenomas secreting growth hormone and for 40% of the subset of patients who were diagnosed when they were younger than 35 years of age. Typically, PAP patients do not display a strong family history of pituitary adenoma; thus, AIP is an example of a low-penetrance tumor susceptibility gene.", "author" : [ { "dropping-particle" : "", "family" : "Vierimaa", "given" : "Outi", "non-dropping-particle" : "", "parse-names" : false, "suffix" : "" }, { "dropping-particle" : "", "family" : "Georgitsi", "given" : "Marianthi", "non-dropping-particle" : "", "parse-names" : false, "suffix" : "" }, { "dropping-particle" : "", "family" : "Lehtonen", "given" : "Rainer", "non-dropping-particle" : "", "parse-names" : false, "suffix" : "" }, { "dropping-particle" : "", "family" : "Vahteristo", "given" : "Pia", "non-dropping-particle" : "", "parse-names" : false, "suffix" : "" }, { "dropping-particle" : "", "family" : "Kokko", "given" : "Antti", "non-dropping-particle" : "", "parse-names" : false, "suffix" : "" }, { "dropping-particle" : "", "family" : "Raitila", "given" : "Anniina", "non-dropping-particle" : "", "parse-names" : false, "suffix" : "" }, { "dropping-particle" : "", "family" : "Tuppurainen", "given" : "Karoliina", "non-dropping-particle" : "", "parse-names" : false, "suffix" : "" }, { "dropping-particle" : "", "family" : "Ebeling", "given" : "Tapani M L", "non-dropping-particle" : "", "parse-names" : false, "suffix" : "" }, { "dropping-particle" : "", "family" : "Salmela", "given" : "Pasi I", "non-dropping-particle" : "", "parse-names" : false, "suffix" : "" }, { "dropping-particle" : "", "family" : "Paschke", "given" : "Ralf", "non-dropping-particle" : "", "parse-names" : false, "suffix" : "" }, { "dropping-particle" : "", "family" : "G\u00fcndogdu", "given" : "Sadi", "non-dropping-particle" : "", "parse-names" : false, "suffix" : "" }, { "dropping-particle" : "", "family" : "Menis", "given" : "Ernesto", "non-dropping-particle" : "De", "parse-names" : false, "suffix" : "" }, { "dropping-particle" : "", "family" : "M\u00e4kinen", "given" : "Markus J", "non-dropping-particle" : "", "parse-names" : false, "suffix" : "" }, { "dropping-particle" : "", "family" : "Launonen", "given" : "Virpi", "non-dropping-particle" : "", "parse-names" : false, "suffix" : "" }, { "dropping-particle" : "", "family" : "Karhu", "given" : "Auli", "non-dropping-particle" : "", "parse-names" : false, "suffix" : "" }, { "dropping-particle" : "", "family" : "Aaltonen", "given" : "Lauri A", "non-dropping-particle" : "", "parse-names" : false, "suffix" : "" } ], "container-title" : "Science", "id" : "ITEM-2", "issue" : "5777", "issued" : { "date-parts" : [ [ "2006" ] ] }, "page" : "1228-30", "title" : "Pituitary adenoma predisposition caused by germline mutations in the AIP gene.", "type" : "article-journal", "volume" : "312" }, "uris" : [ "http://www.mendeley.com/documents/?uuid=4a130466-0331-4890-89bf-ba76ffb19362" ] }, { "id" : "ITEM-3", "itemData" : { "DOI" : "10.1530/EJE-07-0181", "ISSN" : "08044643", "PMID" : "17609395", "abstract" : "OBJECTIVE: Germline mutations of the aryl hydrocarbon receptor-interacting protein gene (AIP) have recently been described in three families with GH or prolactin-secreting tumors, as well as in a few patients with apparently sporadic somatotropinomas. The aim of the study was to determine the prevalence of AIP mutations in a large cohort of patients with apparently sporadic GH-secreting tumors. DESIGN: One hundred and fifty-four patients were included in a prospective cohort designed to study the genetic predisposition to GH-secreting tumors together with 270 controls. METHODS: In all these subjects, the entire coding sequence of the AIP gene was screened for germline mutations. RESULTS: AIP mutations were detected in 5 out of 154 patients (3%): nonsense mutations in exon 4 (p.Lys201X; n = 2) and in exon 6 (p.Arg304X), one deletion in exon 3 (c.404delA; pHis135LeufsX21), and one mutation affecting the splice acceptor site of exon 4 (c.469-2 A &gt; G). The five patients with an AIP mutation were significantly younger (mean age +/- S.D.: 25 +/- 10 vs 43 +/- 14 years, P = 0.005) and three of them presented with gigantism. One missense mutation (p.Arg304Gln) was found in a single patient that was absent in all controls. CONCLUSIONS: Germline mutations of the AIP gene were found in a small proportion of patients with sporadic pituitary somatotropinomas. This study shows that age and gigantism are simple clinical features which can help to select patients for mutation screening. It also supports the role of AIP in pituitary tumorigenesis.", "author" : [ { "dropping-particle" : "", "family" : "Cazabat", "given" : "Laure", "non-dropping-particle" : "", "parse-names" : false, "suffix" : "" }, { "dropping-particle" : "", "family" : "Lib\u00e8", "given" : "Rossella", "non-dropping-particle" : "", "parse-names" : false, "suffix" : "" }, { "dropping-particle" : "", "family" : "Perlemoine", "given" : "Karine", "non-dropping-particle" : "", "parse-names" : false, "suffix" : "" }, { "dropping-particle" : "", "family" : "Ren\u00e9-Corail", "given" : "Fernande", "non-dropping-particle" : "", "parse-names" : false, "suffix" : "" }, { "dropping-particle" : "", "family" : "Burnichon", "given" : "Nelly", "non-dropping-particle" : "", "parse-names" : false, "suffix" : "" }, { "dropping-particle" : "", "family" : "Gimenez-Roqueplo", "given" : "Anne Paule", "non-dropping-particle" : "", "parse-names" : false, "suffix" : "" }, { "dropping-particle" : "", "family" : "Dupasquier-Fediaevsky", "given" : "Laurence", "non-dropping-particle" : "", "parse-names" : false, "suffix" : "" }, { "dropping-particle" : "", "family" : "Bertagna", "given" : "Xavier", "non-dropping-particle" : "", "parse-names" : false, "suffix" : "" }, { "dropping-particle" : "", "family" : "Clauser", "given" : "Eric", "non-dropping-particle" : "", "parse-names" : false, "suffix" : "" }, { "dropping-particle" : "", "family" : "Chanson", "given" : "Philippe", "non-dropping-particle" : "", "parse-names" : false, "suffix" : "" }, { "dropping-particle" : "", "family" : "Bertherat", "given" : "J\u00e9r\u00f4me", "non-dropping-particle" : "", "parse-names" : false, "suffix" : "" }, { "dropping-particle" : "", "family" : "Raffin-Sanson", "given" : "Marie Laure", "non-dropping-particle" : "", "parse-names" : false, "suffix" : "" } ], "container-title" : "European Journal of Endocrinology", "id" : "ITEM-3", "issue" : "1", "issued" : { "date-parts" : [ [ "2007" ] ] }, "page" : "1-8", "title" : "Germline inactivating mutations of the aryl hydrocarbon receptor-interacting protein gene in a large cohort of sporadic acromegaly: Mutations are found in a subset of young patients with macroadenomas", "type" : "article-journal", "volume" : "157" }, "uris" : [ "http://www.mendeley.com/documents/?uuid=28745099-7c20-4af1-acc9-f5b012d886c0" ] }, { "id" : "ITEM-4", "itemData" : { "DOI" : "10.1210/jc.2006-2513", "ISSN" : "0021-972X", "PMID" : "17244780", "abstract" : "CONTEXT: An association between germline aryl hydrocarbon receptor-interacting protein (AIP) gene mutations and pituitary adenomas was recently shown. OBJECTIVE: The objective of the study was to assess the frequency of AIP gene mutations in a large cohort of patients with familial isolated pituitary adenoma (FIPA). DESIGN: This was a multicenter, international, collaborative study. SETTING: The study was conducted in 34 university endocrinology and genetics departments in nine countries. PATIENTS: Affected members from each FIPA family were studied. Relatives of patients with AIP mutations underwent AIP sequence analysis. MAIN OUTCOME MEASURES: Presence/absence and description of AIP gene mutations were the main outcome measures. INTERVENTION: There was no intervention. RESULTS: Seventy-three FIPA families were identified, with 156 patients with pituitary adenomas; the FIPA cohort was evenly divided between families with homogeneous and heterogeneous tumor expression. Eleven FIPA families had 10 germline AIP mutations. Nine mutations, R16H, G47_R54del, Q142X, E174frameshift, Q217X, Q239X, K241E, R271W, and Q285frameshift, have not been described previously. Tumors were significantly larger (P = 0.0005) and diagnosed at a younger age (P = 0.0006) in AIP mutation-positive vs. mutation-negative subjects. Somatotropinomas predominated among FIPA families with AIP mutations, but mixed GH/prolactin-secreting tumors, prolactinomas, and nonsecreting adenomas were also noted. Approximately 85% of the FIPA cohort and 50% of those with familial somatotropinomas were negative for AIP mutations. CONCLUSIONS: AIP mutations, of which nine new mutations have been described here, occur in approximately 15% of FIPA families. Although pituitary tumors occurring in association with AIP mutations are predominantly somatotropinomas, other tumor types are also seen. Further study of the impact of AIP mutations on protein expression and activity is necessary to elucidate their role in pituitary tumorigenesis in FIPA.", "author" : [ { "dropping-particle" : "", "family" : "Daly", "given" : "Adrian F", "non-dropping-particle" : "", "parse-names" : false, "suffix" : "" }, { "dropping-particle" : "", "family" : "Vanbellinghen", "given" : "Jean-Fran\u00e7ois", "non-dropping-particle" : "", "parse-names" : false, "suffix" : "" }, { "dropping-particle" : "", "family" : "Khoo", "given" : "Sok Kean", "non-dropping-particle" : "", "parse-names" : false, "suffix" : "" }, { "dropping-particle" : "", "family" : "Jaffrain-Rea", "given" : "Marie-Lise", "non-dropping-particle" : "", "parse-names" : false, "suffix" : "" }, { "dropping-particle" : "", "family" : "Naves", "given" : "Luciana A", "non-dropping-particle" : "", "parse-names" : false, "suffix" : "" }, { "dropping-particle" : "", "family" : "Guitelman", "given" : "Mirtha A", "non-dropping-particle" : "", "parse-names" : false, "suffix" : "" }, { "dropping-particle" : "", "family" : "Murat", "given" : "Arnaud", "non-dropping-particle" : "", "parse-names" : false, "suffix" : "" }, { "dropping-particle" : "", "family" : "Emy", "given" : "Philippe", "non-dropping-particle" : "", "parse-names" : false, "suffix" : "" }, { "dropping-particle" : "", "family" : "Gimenez-Roqueplo", "given" : "Anne-Paule", "non-dropping-particle" : "", "parse-names" : false, "suffix" : "" }, { "dropping-particle" : "", "family" : "Tamburrano", "given" : "Guido", "non-dropping-particle" : "", "parse-names" : false, "suffix" : "" }, { "dropping-particle" : "", "family" : "Raverot", "given" : "G\u00e9rald", "non-dropping-particle" : "", "parse-names" : false, "suffix" : "" }, { "dropping-particle" : "", "family" : "Barlier", "given" : "Anne", "non-dropping-particle" : "", "parse-names" : false, "suffix" : "" }, { "dropping-particle" : "", "family" : "Herder", "given" : "Wouter", "non-dropping-particle" : "De", "parse-names" : false, "suffix" : "" }, { "dropping-particle" : "", "family" : "Penfornis", "given" : "Alfred", "non-dropping-particle" : "", "parse-names" : false, "suffix" : "" }, { "dropping-particle" : "", "family" : "Ciccarelli", "given" : "Enrica", "non-dropping-particle" : "", "parse-names" : false, "suffix" : "" }, { "dropping-particle" : "", "family" : "Estour", "given" : "Bruno", "non-dropping-particle" : "", "parse-names" : false, "suffix" : "" }, { "dropping-particle" : "", "family" : "Lecomte", "given" : "Pierre", "non-dropping-particle" : "", "parse-names" : false, "suffix" : "" }, { "dropping-particle" : "", "family" : "Gatta", "given" : "Blandine", "non-dropping-particle" : "", "parse-names" : false, "suffix" : "" }, { "dropping-particle" : "", "family" : "Chabre", "given" : "Olivier", "non-dropping-particle" : "", "parse-names" : false, "suffix" : "" }, { "dropping-particle" : "", "family" : "Sabat\u00e9", "given" : "Mar\u00eda Isabel", "non-dropping-particle" : "", "parse-names" : false, "suffix" : "" }, { "dropping-particle" : "", "family" : "Bertagna", "given" : "Xavier", "non-dropping-particle" : "", "parse-names" : false, "suffix" : "" }, { "dropping-particle" : "", "family" : "Garcia Basavilbaso", "given" : "Natalia", "non-dropping-particle" : "", "parse-names" : false, "suffix" : "" }, { "dropping-particle" : "", "family" : "Stalldecker", "given" : "Graciela", "non-dropping-particle" : "", "parse-names" : false, "suffix" : "" }, { "dropping-particle" : "", "family" : "Colao", "given" : "Annamaria", "non-dropping-particle" : "", "parse-names" : false, "suffix" : "" }, { "dropping-particle" : "", "family" : "Ferolla", "given" : "Piero", "non-dropping-particle" : "", "parse-names" : false, "suffix" : "" }, { "dropping-particle" : "", "family" : "W\u00e9meau", "given" : "Jean-Louis", "non-dropping-particle" : "", "parse-names" : false, "suffix" : "" }, { "dropping-particle" : "", "family" : "Caron", "given" : "Philippe", "non-dropping-particle" : "", "parse-names" : false, "suffix" : "" }, { "dropping-particle" : "", "family" : "Sadoul", "given" : "Jean-Louis", "non-dropping-particle" : "", "parse-names" : false, "suffix" : "" }, { "dropping-particle" : "", "family" : "Oneto", "given" : "Adriana", "non-dropping-particle" : "", "parse-names" : false, "suffix" : "" }, { "dropping-particle" : "", "family" : "Archambeaud", "given" : "Fran\u00e7oise", "non-dropping-particle" : "", "parse-names" : false, "suffix" : "" }, { "dropping-particle" : "", "family" : "Calender", "given" : "Alain", "non-dropping-particle" : "", "parse-names" : false, "suffix" : "" }, { "dropping-particle" : "", "family" : "Sinilnikova", "given" : "Olga", "non-dropping-particle" : "", "parse-names" : false, "suffix" : "" }, { "dropping-particle" : "", "family" : "Monta\u00f1ana", "given" : "Carmen Fajardo", "non-dropping-particle" : "", "parse-names" : false, "suffix" : "" }, { "dropping-particle" : "", "family" : "Cavagnini", "given" : "Francesco", "non-dropping-particle" : "", "parse-names" : false, "suffix" : "" }, { "dropping-particle" : "", "family" : "Hana", "given" : "Vaclav", "non-dropping-particle" : "", "parse-names" : false, "suffix" : "" }, { "dropping-particle" : "", "family" : "Solano", "given" : "Angela", "non-dropping-particle" : "", "parse-names" : false, "suffix" : "" }, { "dropping-particle" : "", "family" : "Delettieres", "given" : "Dreanina", "non-dropping-particle" : "", "parse-names" : false, "suffix" : "" }, { "dropping-particle" : "", "family" : "Luccio-Camelo", "given" : "Douglas C", "non-dropping-particle" : "", "parse-names" : false, "suffix" : "" }, { "dropping-particle" : "", "family" : "Basso", "given" : "Armando", "non-dropping-particle" : "", "parse-names" : false, "suffix" : "" }, { "dropping-particle" : "", "family" : "Rohmer", "given" : "Vincent", "non-dropping-particle" : "", "parse-names" : false, "suffix" : "" }, { "dropping-particle" : "", "family" : "Brue", "given" : "Thierry", "non-dropping-particle" : "", "parse-names" : false, "suffix" : "" }, { "dropping-particle" : "", "family" : "Bours", "given" : "Vincent", "non-dropping-particle" : "", "parse-names" : false, "suffix" : "" }, { "dropping-particle" : "", "family" : "Teh", "given" : "Bin Tean", "non-dropping-particle" : "", "parse-names" : false, "suffix" : "" }, { "dropping-particle" : "", "family" : "Beckers", "given" : "Albert", "non-dropping-particle" : "", "parse-names" : false, "suffix" : "" } ], "container-title" : "The Journal of clinical endocrinology and metabolism", "id" : "ITEM-4", "issue" : "5", "issued" : { "date-parts" : [ [ "2007" ] ] }, "page" : "1891-6", "title" : "Aryl hydrocarbon receptor-interacting protein gene mutations in familial isolated pituitary adenomas: analysis in 73 families.", "type" : "article-journal", "volume" : "92" }, "uris" : [ "http://www.mendeley.com/documents/?uuid=935913e1-1e61-4eec-a37c-97c59a74e591" ] }, { "id" : "ITEM-5", "itemData" : { "DOI" : "10.1530/EJE-10-0327", "ISSN" : "08044643", "PMID" : "20530095", "abstract" : "BACKGROUND: Germline mutations in the aryl hydrocarbon receptor-interacting protein (AIP) gene and the p27(KIP1) encoding gene CDKN1B have been associated with two well-defined hereditary conditions, familial isolated pituitary adenoma (FIPA) and multiple endocrine neoplasia type 4 (MEN4). Somatotropinomas are present in most AIP mutated FIPA kindreds, as well as in two-thirds of MEN4 patients who carry pituitary tumors. METHODS: Germline DNA samples of 131 Italian sporadic acromegalic patients including 38 individuals with multiple tumors, and of six FIPA families (four homogeneous for prolactinomas and two heterogeneous with prolactin/nonfunctioning pituitary adenomas) were collected in a multicentric collaborative study. The prevalence of AIP and CDKN1B gene point mutations and copy number variations were evaluated. RESULTS: Two novel (IVS3+1G&gt;A and c.871G&gt;A) and one previously described (c.911G&gt;A) AIP mutations were detected in four apparently sporadic cases (3.1%) with relatively high age at diagnosis (49+/-18, range 30-67). No mutations/rearrangements were detected in FIPA families. The highly conserved c.871G&gt;A substitution was detected in a patient who also carried a MEN1 mutation suggesting that she is a double heterozygote. The possible pathogenic effect on AIP splicing of the silent substitution c.144G&gt;A found in another patient was ruled out using a minigene-based approach. CDKN1B mutations/rearrangements were neither identified in patients with multiple neoplasia nor in FIPA families. CONCLUSION: AIP is mutated in about 3% of apparently sporadic acromegalic patients. The relatively high age at diagnosis, as well as its sporadic presentation, suggests that these patients are carriers of mutations with reduced pathogenicity. p27(KIP1) is unlikely to represent the common unifying nonendocrine etiology for acromegaly and cancer.", "author" : [ { "dropping-particle" : "", "family" : "Occhi", "given" : "G.", "non-dropping-particle" : "", "parse-names" : false, "suffix" : "" }, { "dropping-particle" : "", "family" : "Trivellin", "given" : "G.", "non-dropping-particle" : "", "parse-names" : false, "suffix" : "" }, { "dropping-particle" : "", "family" : "Ceccato", "given" : "F.", "non-dropping-particle" : "", "parse-names" : false, "suffix" : "" }, { "dropping-particle" : "", "family" : "Lazzari", "given" : "P.", "non-dropping-particle" : "De", "parse-names" : false, "suffix" : "" }, { "dropping-particle" : "", "family" : "Giorgi", "given" : "G.", "non-dropping-particle" : "", "parse-names" : false, "suffix" : "" }, { "dropping-particle" : "", "family" : "Dematt\u00e8", "given" : "S.", "non-dropping-particle" : "", "parse-names" : false, "suffix" : "" }, { "dropping-particle" : "", "family" : "Grimaldi", "given" : "F.", "non-dropping-particle" : "", "parse-names" : false, "suffix" : "" }, { "dropping-particle" : "", "family" : "Castello", "given" : "R.", "non-dropping-particle" : "", "parse-names" : false, "suffix" : "" }, { "dropping-particle" : "V.", "family" : "Dav\u00ec", "given" : "M.", "non-dropping-particle" : "", "parse-names" : false, "suffix" : "" }, { "dropping-particle" : "", "family" : "Arnaldi", "given" : "G.", "non-dropping-particle" : "", "parse-names" : false, "suffix" : "" }, { "dropping-particle" : "", "family" : "Salviati", "given" : "L.", "non-dropping-particle" : "", "parse-names" : false, "suffix" : "" }, { "dropping-particle" : "", "family" : "Opocher", "given" : "G.", "non-dropping-particle" : "", "parse-names" : false, "suffix" : "" }, { "dropping-particle" : "", "family" : "Mantero", "given" : "F.", "non-dropping-particle" : "", "parse-names" : false, "suffix" : "" }, { "dropping-particle" : "", "family" : "Scaroni", "given" : "C.", "non-dropping-particle" : "", "parse-names" : false, "suffix" : "" } ], "container-title" : "European Journal of Endocrinology", "id" : "ITEM-5", "issue" : "3", "issued" : { "date-parts" : [ [ "2010" ] ] }, "page" : "369-376", "title" : "Prevalence of AIP mutations in a large series of sporadic Italian acromegalic patients and evaluation of CDKN1B status in acromegalic patients with multiple endocrine neoplasia", "type" : "article-journal", "volume" : "163" }, "uris" : [ "http://www.mendeley.com/documents/?uuid=ff83b6db-bf67-4953-8167-d6bde545aaef" ] }, { "id" : "ITEM-6", "itemData" : { "DOI" : "10.1530/EJE-11-0304", "ISBN" : "0804-4643", "ISSN" : "08044643", "PMID" : "21753072", "abstract" : "BACKGROUND: Aryl hydrocarbon receptor interacting protein (AIP) mutations (AIPmut) cause aggressive pituitary adenomas in young patients, usually in the setting of familial isolated pituitary adenomas. The prevalence of AIPmut among sporadic pituitary adenoma patients appears to be low; studies have not addressed prevalence in the most clinically relevant population. Hence, we undertook an international, multicenter, prospective genetic, and clinical analysis at 21 tertiary referral endocrine departments.\\n\\nMETHODS: We included 163 sporadic pituitary macroadenoma patients irrespective of clinical phenotype diagnosed at &lt;30 years of age.\\n\\nRESULTS: Overall, 19/163 (11.7%) patients had germline AIPmut; a further nine patients had sequence changes of uncertain significance or polymorphisms. AIPmut were identified in 8/39 (20.5%) pediatric patients. Ten AIPmut were identified in 11/83 (13.3%) sporadic somatotropinoma patients, in 7/61 (11.5%) prolactinoma patients, and in 1/16 non-functioning pituitary adenoma patients. Large genetic deletions were not seen using multiplex ligation-dependent probe amplification. Familial screening was possible in the relatives of seven patients with AIPmut and carriers were found in six of the seven families. In total, pituitary adenomas were diagnosed in 2/21 AIPmut-screened carriers; both had asymptomatic microadenomas.\\n\\nCONCLUSION: Germline AIPmut occur in 11.7% of patients &lt;30 years with sporadic pituitary macroadenomas and in 20.5% of pediatric patients. AIPmut mutation testing in this population should be considered in order to optimize clinical genetic investigation and management.", "author" : [ { "dropping-particle" : "", "family" : "Tichomirowa", "given" : "Maria a.", "non-dropping-particle" : "", "parse-names" : false, "suffix" : "" }, { "dropping-particle" : "", "family" : "Barlier", "given" : "Anne", "non-dropping-particle" : "", "parse-names" : false, "suffix" : "" }, { "dropping-particle" : "", "family" : "Daly", "given" : "Adrian F.", "non-dropping-particle" : "", "parse-names" : false, "suffix" : "" }, { "dropping-particle" : "", "family" : "Jaffrain-Rea", "given" : "Marie Lise", "non-dropping-particle" : "", "parse-names" : false, "suffix" : "" }, { "dropping-particle" : "", "family" : "Ronchi", "given" : "Cristina", "non-dropping-particle" : "", "parse-names" : false, "suffix" : "" }, { "dropping-particle" : "", "family" : "Yaneva", "given" : "Maria", "non-dropping-particle" : "", "parse-names" : false, "suffix" : "" }, { "dropping-particle" : "", "family" : "Urban", "given" : "Jonathan D.", "non-dropping-particle" : "", "parse-names" : false, "suffix" : "" }, { "dropping-particle" : "", "family" : "Petrossians", "given" : "Patrick", "non-dropping-particle" : "", "parse-names" : false, "suffix" : "" }, { "dropping-particle" : "", "family" : "Elenkova", "given" : "Atanaska", "non-dropping-particle" : "", "parse-names" : false, "suffix" : "" }, { "dropping-particle" : "", "family" : "Tabarin", "given" : "Antoine", "non-dropping-particle" : "", "parse-names" : false, "suffix" : "" }, { "dropping-particle" : "", "family" : "Desailloud", "given" : "Rachel", "non-dropping-particle" : "", "parse-names" : false, "suffix" : "" }, { "dropping-particle" : "", "family" : "Maiter", "given" : "Dominique", "non-dropping-particle" : "", "parse-names" : false, "suffix" : "" }, { "dropping-particle" : "", "family" : "Sch\u00fcrmeyer", "given" : "Thomas", "non-dropping-particle" : "", "parse-names" : false, "suffix" : "" }, { "dropping-particle" : "", "family" : "Cozzi", "given" : "Renato", "non-dropping-particle" : "", "parse-names" : false, "suffix" : "" }, { "dropping-particle" : "", "family" : "Theodoropoulou", "given" : "Marily", "non-dropping-particle" : "", "parse-names" : false, "suffix" : "" }, { "dropping-particle" : "", "family" : "Sievers", "given" : "Caroline", "non-dropping-particle" : "", "parse-names" : false, "suffix" : "" }, { "dropping-particle" : "", "family" : "Bernabeu", "given" : "Ignacio", "non-dropping-particle" : "", "parse-names" : false, "suffix" : "" }, { "dropping-particle" : "", "family" : "Naves", "given" : "Luciana a.", "non-dropping-particle" : "", "parse-names" : false, "suffix" : "" }, { "dropping-particle" : "", "family" : "Chabre", "given" : "Olivier", "non-dropping-particle" : "", "parse-names" : false, "suffix" : "" }, { "dropping-particle" : "", "family" : "Monta\u00f1ana", "given" : "Carmen Fajardo", "non-dropping-particle" : "", "parse-names" : false, "suffix" : "" }, { "dropping-particle" : "", "family" : "Hana", "given" : "Vaclav", "non-dropping-particle" : "", "parse-names" : false, "suffix" : "" }, { "dropping-particle" : "", "family" : "Halaby", "given" : "Georges", "non-dropping-particle" : "", "parse-names" : false, "suffix" : "" }, { "dropping-particle" : "", "family" : "Delemer", "given" : "Brigitte", "non-dropping-particle" : "", "parse-names" : false, "suffix" : "" }, { "dropping-particle" : "", "family" : "Labarta Aizp\u00fan", "given" : "Jos\u00e9 Ignacio", "non-dropping-particle" : "", "parse-names" : false, "suffix" : "" }, { "dropping-particle" : "", "family" : "Sonnet", "given" : "Emmanuel", "non-dropping-particle" : "", "parse-names" : false, "suffix" : "" }, { "dropping-particle" : "", "family" : "Ferrandez Long\u00e1s", "given" : "\u00c1ngel", "non-dropping-particle" : "", "parse-names" : false, "suffix" : "" }, { "dropping-particle" : "", "family" : "Hagelstein", "given" : "Marie Th\u00e9r\u00e8se", "non-dropping-particle" : "", "parse-names" : false, "suffix" : "" }, { "dropping-particle" : "", "family" : "Caron", "given" : "Philippe", "non-dropping-particle" : "", "parse-names" : false, "suffix" : "" }, { "dropping-particle" : "", "family" : "Stalla", "given" : "G\u00fcnter K.", "non-dropping-particle" : "", "parse-names" : false, "suffix" : "" }, { "dropping-particle" : "", "family" : "Bours", "given" : "Vincent", "non-dropping-particle" : "", "parse-names" : false, "suffix" : "" }, { "dropping-particle" : "", "family" : "Zacharieva", "given" : "Sabina", "non-dropping-particle" : "", "parse-names" : false, "suffix" : "" }, { "dropping-particle" : "", "family" : "Spada", "given" : "Anna", "non-dropping-particle" : "", "parse-names" : false, "suffix" : "" }, { "dropping-particle" : "", "family" : "Brue", "given" : "Thierry", "non-dropping-particle" : "", "parse-names" : false, "suffix" : "" }, { "dropping-particle" : "", "family" : "Beckers", "given" : "Albert", "non-dropping-particle" : "", "parse-names" : false, "suffix" : "" } ], "container-title" : "European Journal of Endocrinology", "id" : "ITEM-6", "issue" : "4", "issued" : { "date-parts" : [ [ "2011" ] ] }, "page" : "509-515", "title" : "High prevalence of AIP gene mutations following focused screening in young patients with sporadic pituitary macroadenomas", "type" : "article-journal", "volume" : "165" }, "uris" : [ "http://www.mendeley.com/documents/?uuid=85fb755e-e86f-4c49-9eca-14279bdf78a6" ] }, { "id" : "ITEM-7", "itemData" : { "ISSN" : "0021972X", "PMID" : "22319033", "abstract" : "CONTEXT: Germline mutations of the AIP (aryl-hydrocarbon receptor interacting protein) gene are associated with a predisposition to pituitary adenomas. Such mutations are found in about half of patients with familial acromegaly, but penetrance is incomplete.\\n\\nOBJECTIVE: We studied the prevalence of germline AIP mutations in a large cohort of patients with apparently sporadic pituitary adenomas.\\n\\nPATIENTS AND SETTING: A total of 443 patients with pituitary adenomas of all histotypes, who had no familial history of pituitary adenomas or multiple endocrine neoplasia and who were examined at Bic\u00eatre University Hospital, a tertiary referral center, between 2007 and 2010, were enrolled in this prospective study.\\n\\nMETHODS: The entire coding sequence of the AIP gene was screened for germline mutations. A subgroup of patients were screened for large deletions or duplications of the AIP and MEN1 genes by multiplex ligation-dependent probe amplification.\\n\\nRESULTS: AIP mutations were detected in 16 (3.6%) of the 443 patients, comprising six of 148 patients with acromegaly (4.1%), six of 132 patients with prolactinomas (4.5%), one of 113 patients with nonfunctioning adenomas (0.9%), three of 44 patients with corticotropic adenomas (6.8%), and none of the six patients with thyrotropic adenomas. This is the first report of an AIP mutation leading to a truncated protein in a patient with Cushing's disease. Patients with AIP mutation were younger at diagnosis (24.1 vs. 42.8 yr) and had predominantly macroadenoma (12 of 16). No mutations were found in patients diagnosed after age 40 yr, whereas the prevalence before this age was 7.2% (16 of 222). Studies of seven of the AIP-mutated patients' families showed that one asymptomatic parent carried the same mutation in each case.\\n\\nCONCLUSION: This large prospective cohort study confirms the very low prevalence of germline AIP mutations in patients with apparently sporadic pituitary adenomas. We propose to limit AIP testing to patients diagnosed before age 40 yr with apparently sporadic large pituitary adenomas, especially GH- or PRL-secreting adenomas.", "author" : [ { "dropping-particle" : "", "family" : "Cazabat", "given" : "Laure", "non-dropping-particle" : "", "parse-names" : false, "suffix" : "" }, { "dropping-particle" : "", "family" : "Bouligand", "given" : "J\u00e9r\u00f4me", "non-dropping-particle" : "", "parse-names" : false, "suffix" : "" }, { "dropping-particle" : "", "family" : "Salenave", "given" : "Sylvie", "non-dropping-particle" : "", "parse-names" : false, "suffix" : "" }, { "dropping-particle" : "", "family" : "Bernier", "given" : "Mich\u00e8le", "non-dropping-particle" : "", "parse-names" : false, "suffix" : "" }, { "dropping-particle" : "", "family" : "Gaillard", "given" : "Stephan", "non-dropping-particle" : "", "parse-names" : false, "suffix" : "" }, { "dropping-particle" : "", "family" : "Parker", "given" : "Fabrice", "non-dropping-particle" : "", "parse-names" : false, "suffix" : "" }, { "dropping-particle" : "", "family" : "Young", "given" : "Jacques", "non-dropping-particle" : "", "parse-names" : false, "suffix" : "" }, { "dropping-particle" : "", "family" : "Guiochon-Mantel", "given" : "Anne", "non-dropping-particle" : "", "parse-names" : false, "suffix" : "" }, { "dropping-particle" : "", "family" : "Chanson", "given" : "Philippe", "non-dropping-particle" : "", "parse-names" : false, "suffix" : "" } ], "container-title" : "Journal of Clinical Endocrinology and Metabolism", "id" : "ITEM-7", "issue" : "4", "issued" : { "date-parts" : [ [ "2012" ] ] }, "page" : "663-670", "title" : "Germline AIP mutations in apparently sporadic pituitary adenomas: Prevalence in a prospective single-center cohort of 443 patients", "type" : "article-journal", "volume" : "97" }, "uris" : [ "http://www.mendeley.com/documents/?uuid=660bac62-b381-4820-b31f-8f5a0c754d44" ] }, { "id" : "ITEM-8", "itemData" : { "DOI" : "10.1530/EJE-12-0763", "ISBN" : "1479-683X (Electronic)\\r0804-4643 (Linking)", "ISSN" : "08044643", "PMID" : "23321498", "abstract" : "CONTEXT: Germline mutations in the aryl hydrocarbon receptor interacting protein gene (AIP) have been identified in young patients (age \u226430 years old) with sporadic pituitary macroadenomas. Otherwise, there are few data concerning the prevalence of multiple endocrine neoplasia type 1 (MEN1) mutations in such a population.\\n\\nOBJECTIVE: We assessed the prevalence of both AIP and MEN1 genetic abnormalities (mutations and large gene deletions) in young patients (age \u226430 years old) diagnosed with sporadic and isolated macroadenoma, without hypercalcemia and/or MEN1-associated lesions.\\n\\nDESIGN: The entire coding sequences of AIP and MEN1 were screened for mutations. In cases of negative sequencing screening, multiplex ligation-dependent probe amplification was performed for the detection of large genetic deletions.\\n\\nPATIENTS AND SETTINGS: One hundred and seventy-four patients from endocrinology departments of 15 French University Hospital Centers were eligible for this study.\\n\\nRESULTS: Twenty-one out of 174 (12%) patients had AIP (n=15, 8.6%) or MEN1 (n=6, 3.4%) mutations. In pediatric patients (age \u226418 years old), AIP/MEN1 mutation frequency reached nearly 22% (n=10/46). AIPmut and MEN1mut were identified in 8/79 (10.1%) and 1/79 (1.2%) somatotropinoma patients respectively; they each accounted for 4/74 (5.4%) prolactinoma (PRL) patients with mutations. Half of those patients (n=3/6) with gigantism displayed mutations in AIP. Interestingly, 4/12 (33%) patients with non-secreting adenomas bore either AIP or MEN1 mutations, whereas none of the eight corticotroph adenomas or the single thyrotropinoma case had mutations. No large gene deletions were observed in sequencing-negative patients.\\n\\nCONCLUSION: Mutations in MEN1 can be of significance in young patients with sporadic isolated pituitary macroadenomas, particularly PRL, and together with AIP, we suggest genetic analysis of MEN1 in such a population.", "author" : [ { "dropping-particle" : "", "family" : "Cuny", "given" : "Thomas", "non-dropping-particle" : "", "parse-names" : false, "suffix" : "" }, { "dropping-particle" : "", "family" : "Pertuit", "given" : "Morgane", "non-dropping-particle" : "", "parse-names" : false, "suffix" : "" }, { "dropping-particle" : "", "family" : "Sahnoun-Fathallah", "given" : "Mona", "non-dropping-particle" : "", "parse-names" : false, "suffix" : "" }, { "dropping-particle" : "", "family" : "Daly", "given" : "Adrian", "non-dropping-particle" : "", "parse-names" : false, "suffix" : "" }, { "dropping-particle" : "", "family" : "Occhi", "given" : "Gianluca", "non-dropping-particle" : "", "parse-names" : false, "suffix" : "" }, { "dropping-particle" : "", "family" : "Odou", "given" : "Marie Fran\u00e7oise", "non-dropping-particle" : "", "parse-names" : false, "suffix" : "" }, { "dropping-particle" : "", "family" : "Tabarin", "given" : "Antoine", "non-dropping-particle" : "", "parse-names" : false, "suffix" : "" }, { "dropping-particle" : "", "family" : "Nunes", "given" : "Marie Laure", "non-dropping-particle" : "", "parse-names" : false, "suffix" : "" }, { "dropping-particle" : "", "family" : "Delemer", "given" : "Brigitte", "non-dropping-particle" : "", "parse-names" : false, "suffix" : "" }, { "dropping-particle" : "", "family" : "Rohmer", "given" : "Vincent", "non-dropping-particle" : "", "parse-names" : false, "suffix" : "" }, { "dropping-particle" : "", "family" : "Desailloud", "given" : "Rachel", "non-dropping-particle" : "", "parse-names" : false, "suffix" : "" }, { "dropping-particle" : "", "family" : "Kerlan", "given" : "V\u00e9ronique", "non-dropping-particle" : "", "parse-names" : false, "suffix" : "" }, { "dropping-particle" : "", "family" : "Chabre", "given" : "Olivier", "non-dropping-particle" : "", "parse-names" : false, "suffix" : "" }, { "dropping-particle" : "", "family" : "Sadoul", "given" : "Jean Louis", "non-dropping-particle" : "", "parse-names" : false, "suffix" : "" }, { "dropping-particle" : "", "family" : "Cogne", "given" : "Muriel", "non-dropping-particle" : "", "parse-names" : false, "suffix" : "" }, { "dropping-particle" : "", "family" : "Caron", "given" : "Philippe", "non-dropping-particle" : "", "parse-names" : false, "suffix" : "" }, { "dropping-particle" : "", "family" : "Cortet-Rudelli", "given" : "Christine", "non-dropping-particle" : "", "parse-names" : false, "suffix" : "" }, { "dropping-particle" : "", "family" : "Lienhardt", "given" : "Anne", "non-dropping-particle" : "", "parse-names" : false, "suffix" : "" }, { "dropping-particle" : "", "family" : "Raingeard", "given" : "Isabelle", "non-dropping-particle" : "", "parse-names" : false, "suffix" : "" }, { "dropping-particle" : "", "family" : "Guedj", "given" : "Anne Marie", "non-dropping-particle" : "", "parse-names" : false, "suffix" : "" }, { "dropping-particle" : "", "family" : "Brue", "given" : "Thierry", "non-dropping-particle" : "", "parse-names" : false, "suffix" : "" }, { "dropping-particle" : "", "family" : "Beckers", "given" : "Albert", "non-dropping-particle" : "", "parse-names" : false, "suffix" : "" }, { "dropping-particle" : "", "family" : "Weryha", "given" : "Georges", "non-dropping-particle" : "", "parse-names" : false, "suffix" : "" }, { "dropping-particle" : "", "family" : "Enjalbert", "given" : "Alain", "non-dropping-particle" : "", "parse-names" : false, "suffix" : "" }, { "dropping-particle" : "", "family" : "Barlier", "given" : "Anne", "non-dropping-particle" : "", "parse-names" : false, "suffix" : "" } ], "container-title" : "European Journal of Endocrinology", "id" : "ITEM-8", "issue" : "4", "issued" : { "date-parts" : [ [ "2013" ] ] }, "page" : "533-541", "title" : "Genetic analysis in young patients with sporadic pituitary macroadenomas: Besides AIP don't forget MEN1 genetic analysis", "type" : "article-journal", "volume" : "168" }, "uris" : [ "http://www.mendeley.com/documents/?uuid=57d39e00-6f0e-374a-b231-81f059ac855d" ] } ], "mendeley" : { "formattedCitation" : "[3\u20136,17,21,27,29]", "plainTextFormattedCitation" : "[3\u20136,17,21,27,29]", "previouslyFormattedCitation" : "[3\u20136,17,21,27,29]"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3–6,17,21,27,29]</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967delC (p.R323Gfs*39)</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p>
        </w:tc>
      </w:tr>
      <w:tr w:rsidR="00F26E6F" w:rsidRPr="003B2ACF" w:rsidTr="00E27733">
        <w:trPr>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nil"/>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t>c.976_977insC (p.G326Afs*?)</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nil"/>
              <w:right w:val="nil"/>
            </w:tcBorders>
            <w:noWrap/>
            <w:hideMark/>
          </w:tcPr>
          <w:p w:rsidR="00F26E6F" w:rsidRPr="003B2ACF" w:rsidRDefault="00F26E6F" w:rsidP="00F164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r w:rsidR="00F26E6F" w:rsidRPr="003B2ACF" w:rsidTr="00E277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5" w:type="dxa"/>
            <w:tcBorders>
              <w:top w:val="nil"/>
              <w:left w:val="nil"/>
              <w:bottom w:val="single" w:sz="4" w:space="0" w:color="auto"/>
              <w:right w:val="nil"/>
            </w:tcBorders>
            <w:noWrap/>
          </w:tcPr>
          <w:p w:rsidR="00F26E6F" w:rsidRPr="003B2ACF" w:rsidRDefault="00F26E6F" w:rsidP="009C1CA3">
            <w:pPr>
              <w:spacing w:line="480" w:lineRule="auto"/>
              <w:rPr>
                <w:rFonts w:ascii="Times New Roman" w:eastAsia="Times New Roman" w:hAnsi="Times New Roman" w:cs="Times New Roman"/>
                <w:b w:val="0"/>
                <w:sz w:val="20"/>
                <w:lang w:val="en-US" w:eastAsia="en-GB"/>
              </w:rPr>
            </w:pPr>
            <w:r w:rsidRPr="003B2ACF">
              <w:rPr>
                <w:rFonts w:ascii="Times New Roman" w:eastAsia="Times New Roman" w:hAnsi="Times New Roman" w:cs="Times New Roman"/>
                <w:b w:val="0"/>
                <w:sz w:val="20"/>
                <w:lang w:val="en-US" w:eastAsia="en-GB"/>
              </w:rPr>
              <w:lastRenderedPageBreak/>
              <w:t>c.978dupG (p.I327Dfs*?)</w:t>
            </w:r>
            <w:r w:rsidRPr="003B2ACF">
              <w:rPr>
                <w:rFonts w:ascii="Times New Roman" w:eastAsia="Times New Roman" w:hAnsi="Times New Roman" w:cs="Times New Roman"/>
                <w:sz w:val="20"/>
                <w:lang w:val="en-US" w:eastAsia="en-GB"/>
              </w:rPr>
              <w:fldChar w:fldCharType="begin" w:fldLock="1"/>
            </w:r>
            <w:r w:rsidR="00804696">
              <w:rPr>
                <w:rFonts w:ascii="Times New Roman" w:eastAsia="Times New Roman" w:hAnsi="Times New Roman" w:cs="Times New Roman"/>
                <w:b w:val="0"/>
                <w:sz w:val="20"/>
                <w:lang w:val="en-US" w:eastAsia="en-GB"/>
              </w:rPr>
              <w:instrText>ADDIN CSL_CITATION { "citationItems" : [ { "id" : "ITEM-1", "itemData" : { "ISBN" : "9780819435033", "ISSN" : "1477-3848", "PMID" : "14630516", "author" : [ { "dropping-particle" : "", "family" : "Hern\u00e1ndez-Ram\u00edrez", "given" : "Laura C.", "non-dropping-particle" : "", "parse-names" : false, "suffix" : "" }, { "dropping-particle" : "", "family" : "Gabrovska", "given" : "Plamena", "non-dropping-particle" : "", "parse-names" : false, "suffix" : "" }, { "dropping-particle" : "", "family" : "D\u00e9nes", "given" : "Judit", "non-dropping-particle" : "", "parse-names" : false, "suffix" : "" }, { "dropping-particle" : "", "family" : "Stals", "given" : "Karen", "non-dropping-particle" : "", "parse-names" : false, "suffix" : "" }, { "dropping-particle" : "", "family" : "Trivellin", "given" : "Giampaolo", "non-dropping-particle" : "", "parse-names" : false, "suffix" : "" }, { "dropping-particle" : "", "family" : "Tilley", "given" : "Daniel", "non-dropping-particle" : "", "parse-names" : false, "suffix" : "" }, { "dropping-particle" : "", "family" : "Ferra\u00f9", "given" : "Francesco", "non-dropping-particle" : "", "parse-names" : false, "suffix" : "" }, { "dropping-particle" : "", "family" : "Evanson", "given" : "Jane", "non-dropping-particle" : "", "parse-names" : false, "suffix" : "" }, { "dropping-particle" : "", "family" : "Ellard", "given" : "Sian", "non-dropping-particle" : "", "parse-names" : false, "suffix" : "" }, { "dropping-particle" : "", "family" : "Grossman", "given" : "Ashley B.", "non-dropping-particle" : "", "parse-names" : false, "suffix" : "" }, { "dropping-particle" : "", "family" : "Roncaroli", "given" : "Federico", "non-dropping-particle" : "", "parse-names" : false, "suffix" : "" }, { "dropping-particle" : "", "family" : "Gadelha", "given" : "M\u00f4nica R.", "non-dropping-particle" : "", "parse-names" : false, "suffix" : "" }, { "dropping-particle" : "", "family" : "Korbonits", "given" : "M\u00e1rta", "non-dropping-particle" : "", "parse-names" : false, "suffix" : "" } ], "container-title" : "The Journal of Clinical Endocrinology &amp; Metabolism", "id" : "ITEM-1", "issue" : "9", "issued" : { "date-parts" : [ [ "2015" ] ] }, "page" : "E1242-54", "title" : "Landscape of familial isolated and young-onset pituitary adenomas: prospective diagnosis in AIP mutation carriers", "type" : "article-journal", "volume" : "100" }, "uris" : [ "http://www.mendeley.com/documents/?uuid=1a63cb01-bf12-4cfa-9302-0ae86c0ea068" ] } ], "mendeley" : { "formattedCitation" : "[14]", "plainTextFormattedCitation" : "[14]", "previouslyFormattedCitation" : "[14]" }, "properties" : { "noteIndex" : 0 }, "schema" : "https://github.com/citation-style-language/schema/raw/master/csl-citation.json" }</w:instrText>
            </w:r>
            <w:r w:rsidRPr="003B2ACF">
              <w:rPr>
                <w:rFonts w:ascii="Times New Roman" w:eastAsia="Times New Roman" w:hAnsi="Times New Roman" w:cs="Times New Roman"/>
                <w:sz w:val="20"/>
                <w:lang w:val="en-US" w:eastAsia="en-GB"/>
              </w:rPr>
              <w:fldChar w:fldCharType="separate"/>
            </w:r>
            <w:r w:rsidR="00C0678F" w:rsidRPr="00C0678F">
              <w:rPr>
                <w:rFonts w:ascii="Times New Roman" w:eastAsia="Times New Roman" w:hAnsi="Times New Roman" w:cs="Times New Roman"/>
                <w:b w:val="0"/>
                <w:noProof/>
                <w:sz w:val="20"/>
                <w:lang w:val="en-US" w:eastAsia="en-GB"/>
              </w:rPr>
              <w:t>[14]</w:t>
            </w:r>
            <w:r w:rsidRPr="003B2ACF">
              <w:rPr>
                <w:rFonts w:ascii="Times New Roman" w:eastAsia="Times New Roman" w:hAnsi="Times New Roman" w:cs="Times New Roman"/>
                <w:sz w:val="20"/>
                <w:lang w:val="en-US" w:eastAsia="en-GB"/>
              </w:rPr>
              <w:fldChar w:fldCharType="end"/>
            </w:r>
          </w:p>
        </w:tc>
        <w:tc>
          <w:tcPr>
            <w:tcW w:w="4820" w:type="dxa"/>
            <w:tcBorders>
              <w:top w:val="nil"/>
              <w:left w:val="nil"/>
              <w:bottom w:val="single" w:sz="4" w:space="0" w:color="auto"/>
              <w:right w:val="nil"/>
            </w:tcBorders>
            <w:noWrap/>
            <w:hideMark/>
          </w:tcPr>
          <w:p w:rsidR="00F26E6F" w:rsidRPr="003B2ACF" w:rsidRDefault="00F26E6F" w:rsidP="00F164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lang w:val="en-US" w:eastAsia="en-GB"/>
              </w:rPr>
            </w:pPr>
            <w:r w:rsidRPr="003B2ACF">
              <w:rPr>
                <w:rFonts w:ascii="Times New Roman" w:eastAsia="Times New Roman" w:hAnsi="Times New Roman" w:cs="Times New Roman"/>
                <w:sz w:val="20"/>
                <w:lang w:val="en-US" w:eastAsia="en-GB"/>
              </w:rPr>
              <w:t> </w:t>
            </w:r>
          </w:p>
        </w:tc>
      </w:tr>
    </w:tbl>
    <w:p w:rsidR="00F26E6F" w:rsidRPr="003B2ACF" w:rsidRDefault="00F26E6F" w:rsidP="00F26E6F">
      <w:pPr>
        <w:spacing w:before="240" w:line="480" w:lineRule="auto"/>
        <w:rPr>
          <w:rFonts w:ascii="Times New Roman" w:eastAsia="Times New Roman" w:hAnsi="Times New Roman" w:cs="Times New Roman"/>
          <w:lang w:val="en-US" w:eastAsia="en-GB"/>
        </w:rPr>
      </w:pPr>
      <w:r w:rsidRPr="003B2ACF">
        <w:rPr>
          <w:rFonts w:ascii="Times New Roman" w:eastAsia="Times New Roman" w:hAnsi="Times New Roman" w:cs="Times New Roman"/>
          <w:lang w:val="en-US" w:eastAsia="en-GB"/>
        </w:rPr>
        <w:t>Mutations in bold are novel mutations not previously described. These patients’ clinical chara</w:t>
      </w:r>
      <w:r>
        <w:rPr>
          <w:rFonts w:ascii="Times New Roman" w:eastAsia="Times New Roman" w:hAnsi="Times New Roman" w:cs="Times New Roman"/>
          <w:lang w:val="en-US" w:eastAsia="en-GB"/>
        </w:rPr>
        <w:t xml:space="preserve">cteristics </w:t>
      </w:r>
      <w:proofErr w:type="gramStart"/>
      <w:r>
        <w:rPr>
          <w:rFonts w:ascii="Times New Roman" w:eastAsia="Times New Roman" w:hAnsi="Times New Roman" w:cs="Times New Roman"/>
          <w:lang w:val="en-US" w:eastAsia="en-GB"/>
        </w:rPr>
        <w:t>are shown</w:t>
      </w:r>
      <w:proofErr w:type="gramEnd"/>
      <w:r>
        <w:rPr>
          <w:rFonts w:ascii="Times New Roman" w:eastAsia="Times New Roman" w:hAnsi="Times New Roman" w:cs="Times New Roman"/>
          <w:lang w:val="en-US" w:eastAsia="en-GB"/>
        </w:rPr>
        <w:t xml:space="preserve"> in Table 1.</w:t>
      </w:r>
    </w:p>
    <w:p w:rsidR="00F26E6F" w:rsidRPr="003B2ACF" w:rsidRDefault="00F26E6F" w:rsidP="00F26E6F">
      <w:pPr>
        <w:spacing w:line="480" w:lineRule="auto"/>
        <w:rPr>
          <w:rFonts w:ascii="Times New Roman" w:hAnsi="Times New Roman" w:cs="Times New Roman"/>
          <w:lang w:val="en-US"/>
        </w:rPr>
      </w:pPr>
      <w:r w:rsidRPr="003B2ACF">
        <w:rPr>
          <w:rFonts w:ascii="Times New Roman" w:eastAsia="Times New Roman" w:hAnsi="Times New Roman" w:cs="Times New Roman"/>
          <w:lang w:val="en-US" w:eastAsia="en-GB"/>
        </w:rPr>
        <w:t xml:space="preserve">† Patients with the </w:t>
      </w:r>
      <w:r w:rsidRPr="003B2ACF">
        <w:rPr>
          <w:rFonts w:ascii="Times New Roman" w:hAnsi="Times New Roman" w:cs="Times New Roman"/>
          <w:lang w:val="en-US"/>
        </w:rPr>
        <w:t>c.911G&gt;A (p.R304Q) and c.100-18C&gt;T</w:t>
      </w:r>
      <w:r w:rsidRPr="003B2ACF">
        <w:rPr>
          <w:rFonts w:ascii="Times New Roman" w:eastAsia="Times New Roman" w:hAnsi="Times New Roman" w:cs="Times New Roman"/>
          <w:lang w:val="en-US" w:eastAsia="en-GB"/>
        </w:rPr>
        <w:t xml:space="preserve"> variants were</w:t>
      </w:r>
      <w:r w:rsidRPr="003B2ACF">
        <w:rPr>
          <w:rFonts w:ascii="Times New Roman" w:hAnsi="Times New Roman" w:cs="Times New Roman"/>
          <w:lang w:val="en-US"/>
        </w:rPr>
        <w:t xml:space="preserve"> excluded from this study, as recent data suggest that these might represent va</w:t>
      </w:r>
      <w:r>
        <w:rPr>
          <w:rFonts w:ascii="Times New Roman" w:hAnsi="Times New Roman" w:cs="Times New Roman"/>
          <w:lang w:val="en-US"/>
        </w:rPr>
        <w:t>riants of unknown significance.</w:t>
      </w:r>
    </w:p>
    <w:p w:rsidR="00B234E6" w:rsidRDefault="00B234E6" w:rsidP="00B234E6">
      <w:pPr>
        <w:spacing w:line="480" w:lineRule="auto"/>
        <w:rPr>
          <w:rFonts w:ascii="Times New Roman" w:hAnsi="Times New Roman" w:cs="Times New Roman"/>
          <w:b/>
          <w:lang w:val="en-US"/>
        </w:rPr>
      </w:pPr>
    </w:p>
    <w:p w:rsidR="00B234E6" w:rsidRDefault="00B234E6" w:rsidP="00B234E6">
      <w:pPr>
        <w:spacing w:line="480" w:lineRule="auto"/>
        <w:rPr>
          <w:rFonts w:ascii="Times New Roman" w:hAnsi="Times New Roman" w:cs="Times New Roman"/>
          <w:b/>
          <w:lang w:val="en-US"/>
        </w:rPr>
      </w:pPr>
    </w:p>
    <w:p w:rsidR="00B234E6" w:rsidRPr="003B2ACF" w:rsidRDefault="00B234E6" w:rsidP="00B234E6">
      <w:pPr>
        <w:spacing w:line="480" w:lineRule="auto"/>
        <w:rPr>
          <w:rFonts w:ascii="Times New Roman" w:hAnsi="Times New Roman" w:cs="Times New Roman"/>
          <w:b/>
          <w:lang w:val="en-US"/>
        </w:rPr>
      </w:pPr>
      <w:r>
        <w:rPr>
          <w:rFonts w:ascii="Times New Roman" w:hAnsi="Times New Roman" w:cs="Times New Roman"/>
          <w:b/>
          <w:lang w:val="en-US"/>
        </w:rPr>
        <w:t xml:space="preserve">Supplemental </w:t>
      </w:r>
      <w:r w:rsidRPr="003B2ACF">
        <w:rPr>
          <w:rFonts w:ascii="Times New Roman" w:hAnsi="Times New Roman" w:cs="Times New Roman"/>
          <w:b/>
          <w:lang w:val="en-US"/>
        </w:rPr>
        <w:t xml:space="preserve">Figure </w:t>
      </w:r>
      <w:r>
        <w:rPr>
          <w:rFonts w:ascii="Times New Roman" w:hAnsi="Times New Roman" w:cs="Times New Roman"/>
          <w:b/>
          <w:lang w:val="en-US"/>
        </w:rPr>
        <w:t>1</w:t>
      </w:r>
      <w:r w:rsidRPr="003B2ACF">
        <w:rPr>
          <w:rFonts w:ascii="Times New Roman" w:hAnsi="Times New Roman" w:cs="Times New Roman"/>
          <w:b/>
          <w:lang w:val="en-US"/>
        </w:rPr>
        <w:t xml:space="preserve">. Observed versus model-derived </w:t>
      </w:r>
      <w:r w:rsidRPr="003B2ACF">
        <w:rPr>
          <w:rFonts w:ascii="Times New Roman" w:hAnsi="Times New Roman" w:cs="Times New Roman"/>
          <w:b/>
          <w:i/>
          <w:lang w:val="en-US"/>
        </w:rPr>
        <w:t>AIP</w:t>
      </w:r>
      <w:r w:rsidRPr="003B2ACF">
        <w:rPr>
          <w:rFonts w:ascii="Times New Roman" w:hAnsi="Times New Roman" w:cs="Times New Roman"/>
          <w:b/>
          <w:lang w:val="en-US"/>
        </w:rPr>
        <w:t xml:space="preserve"> mutation risk model with low (&lt;5%), moderate (5-</w:t>
      </w:r>
      <w:r w:rsidR="00866BF0">
        <w:rPr>
          <w:rFonts w:ascii="Times New Roman" w:hAnsi="Times New Roman" w:cs="Times New Roman"/>
          <w:b/>
          <w:lang w:val="en-US"/>
        </w:rPr>
        <w:t>19</w:t>
      </w:r>
      <w:r w:rsidRPr="003B2ACF">
        <w:rPr>
          <w:rFonts w:ascii="Times New Roman" w:hAnsi="Times New Roman" w:cs="Times New Roman"/>
          <w:b/>
          <w:lang w:val="en-US"/>
        </w:rPr>
        <w:t xml:space="preserve">%) and </w:t>
      </w:r>
      <w:proofErr w:type="gramStart"/>
      <w:r w:rsidRPr="003B2ACF">
        <w:rPr>
          <w:rFonts w:ascii="Times New Roman" w:hAnsi="Times New Roman" w:cs="Times New Roman"/>
          <w:b/>
          <w:lang w:val="en-US"/>
        </w:rPr>
        <w:t>high risk</w:t>
      </w:r>
      <w:proofErr w:type="gramEnd"/>
      <w:r w:rsidRPr="003B2ACF">
        <w:rPr>
          <w:rFonts w:ascii="Times New Roman" w:hAnsi="Times New Roman" w:cs="Times New Roman"/>
          <w:b/>
          <w:lang w:val="en-US"/>
        </w:rPr>
        <w:t xml:space="preserve"> (</w:t>
      </w:r>
      <w:r w:rsidR="00866BF0">
        <w:rPr>
          <w:rFonts w:ascii="Times New Roman" w:hAnsi="Times New Roman" w:cs="Times New Roman"/>
          <w:b/>
          <w:lang w:val="en-US"/>
        </w:rPr>
        <w:t>≥</w:t>
      </w:r>
      <w:r w:rsidRPr="003B2ACF">
        <w:rPr>
          <w:rFonts w:ascii="Times New Roman" w:hAnsi="Times New Roman" w:cs="Times New Roman"/>
          <w:b/>
          <w:lang w:val="en-US"/>
        </w:rPr>
        <w:t>20%) categories</w:t>
      </w:r>
      <w:r>
        <w:rPr>
          <w:rFonts w:ascii="Times New Roman" w:hAnsi="Times New Roman" w:cs="Times New Roman"/>
          <w:b/>
          <w:lang w:val="en-US"/>
        </w:rPr>
        <w:t>.</w:t>
      </w:r>
    </w:p>
    <w:p w:rsidR="00B234E6" w:rsidRPr="00B234E6" w:rsidRDefault="00B234E6" w:rsidP="00F26E6F">
      <w:pPr>
        <w:rPr>
          <w:noProof/>
          <w:lang w:val="en-US" w:eastAsia="en-GB"/>
        </w:rPr>
      </w:pPr>
    </w:p>
    <w:p w:rsidR="00B234E6" w:rsidRDefault="00B234E6" w:rsidP="00F26E6F">
      <w:pPr>
        <w:rPr>
          <w:noProof/>
          <w:lang w:eastAsia="en-GB"/>
        </w:rPr>
      </w:pPr>
    </w:p>
    <w:p w:rsidR="0046389D" w:rsidRDefault="00B234E6" w:rsidP="00F26E6F">
      <w:r w:rsidRPr="00B234E6">
        <w:rPr>
          <w:noProof/>
          <w:lang w:eastAsia="en-GB"/>
        </w:rPr>
        <w:drawing>
          <wp:inline distT="0" distB="0" distL="0" distR="0">
            <wp:extent cx="5400040" cy="3713223"/>
            <wp:effectExtent l="0" t="0" r="0" b="1905"/>
            <wp:docPr id="1" name="Imagen 1" descr="C:\Users\Francesca Caimari\Documents\AIP database\Journal of Medical Genetic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cesca Caimari\Documents\AIP database\Journal of Medical Genetics\Fig 3.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00040" cy="3713223"/>
                    </a:xfrm>
                    <a:prstGeom prst="rect">
                      <a:avLst/>
                    </a:prstGeom>
                    <a:noFill/>
                    <a:ln>
                      <a:noFill/>
                    </a:ln>
                  </pic:spPr>
                </pic:pic>
              </a:graphicData>
            </a:graphic>
          </wp:inline>
        </w:drawing>
      </w:r>
    </w:p>
    <w:p w:rsidR="00B234E6" w:rsidRDefault="00B234E6" w:rsidP="00B234E6">
      <w:pPr>
        <w:spacing w:line="480" w:lineRule="auto"/>
        <w:rPr>
          <w:rFonts w:ascii="Times New Roman" w:hAnsi="Times New Roman" w:cs="Times New Roman"/>
          <w:lang w:val="en-US"/>
        </w:rPr>
      </w:pPr>
      <w:r w:rsidRPr="003B2ACF">
        <w:rPr>
          <w:rFonts w:ascii="Times New Roman" w:hAnsi="Times New Roman" w:cs="Times New Roman"/>
          <w:lang w:val="en-US"/>
        </w:rPr>
        <w:t xml:space="preserve">The similar probabilities for estimated and observed risk indicates a good calibration of the model. </w:t>
      </w:r>
    </w:p>
    <w:p w:rsidR="00E37277" w:rsidRDefault="00E37277" w:rsidP="00B234E6">
      <w:pPr>
        <w:spacing w:line="480" w:lineRule="auto"/>
        <w:rPr>
          <w:rFonts w:ascii="Times New Roman" w:hAnsi="Times New Roman" w:cs="Times New Roman"/>
          <w:lang w:val="en-US"/>
        </w:rPr>
      </w:pPr>
    </w:p>
    <w:p w:rsidR="00E37277" w:rsidRPr="00E37277" w:rsidRDefault="00E37277" w:rsidP="00B234E6">
      <w:pPr>
        <w:spacing w:line="480" w:lineRule="auto"/>
        <w:rPr>
          <w:rFonts w:ascii="Times New Roman" w:hAnsi="Times New Roman" w:cs="Times New Roman"/>
          <w:b/>
          <w:lang w:val="en-US"/>
        </w:rPr>
      </w:pPr>
      <w:r w:rsidRPr="00E37277">
        <w:rPr>
          <w:rFonts w:ascii="Times New Roman" w:hAnsi="Times New Roman" w:cs="Times New Roman"/>
          <w:b/>
          <w:lang w:val="en-US"/>
        </w:rPr>
        <w:lastRenderedPageBreak/>
        <w:t>REFERENCES SUPPLEMENTARY MATERIAL</w:t>
      </w:r>
    </w:p>
    <w:p w:rsidR="00804696" w:rsidRPr="00804696" w:rsidRDefault="00E37277" w:rsidP="00804696">
      <w:pPr>
        <w:widowControl w:val="0"/>
        <w:autoSpaceDE w:val="0"/>
        <w:autoSpaceDN w:val="0"/>
        <w:adjustRightInd w:val="0"/>
        <w:spacing w:line="480" w:lineRule="auto"/>
        <w:ind w:left="640" w:hanging="64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804696" w:rsidRPr="00804696">
        <w:rPr>
          <w:rFonts w:ascii="Times New Roman" w:hAnsi="Times New Roman" w:cs="Times New Roman"/>
          <w:noProof/>
          <w:szCs w:val="24"/>
        </w:rPr>
        <w:t xml:space="preserve">1. </w:t>
      </w:r>
      <w:r w:rsidR="00804696" w:rsidRPr="00804696">
        <w:rPr>
          <w:rFonts w:ascii="Times New Roman" w:hAnsi="Times New Roman" w:cs="Times New Roman"/>
          <w:noProof/>
          <w:szCs w:val="24"/>
        </w:rPr>
        <w:tab/>
        <w:t xml:space="preserve">Igreja S, Chahal HS, King P, Bolger GB, Srirangalingam U, Guasti L, Chapple JP, Trivellin G, Gueorguiev M, Guegan K, Stals K, Khoo B, Kumar A V, Ellard S, Grossman AB, Korbonits M. Characterization of aryl hydrocarbon receptor interacting protein (AIP) mutations in familial isolated pituitary adenoma families. </w:t>
      </w:r>
      <w:r w:rsidR="00804696" w:rsidRPr="003F2CAB">
        <w:rPr>
          <w:rFonts w:ascii="Times New Roman" w:hAnsi="Times New Roman" w:cs="Times New Roman"/>
          <w:i/>
          <w:noProof/>
          <w:szCs w:val="24"/>
        </w:rPr>
        <w:t>Hum Mutat.</w:t>
      </w:r>
      <w:r w:rsidR="00804696" w:rsidRPr="00804696">
        <w:rPr>
          <w:rFonts w:ascii="Times New Roman" w:hAnsi="Times New Roman" w:cs="Times New Roman"/>
          <w:noProof/>
          <w:szCs w:val="24"/>
        </w:rPr>
        <w:t xml:space="preserve"> 2010;31(8):950–60.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 </w:t>
      </w:r>
      <w:r w:rsidRPr="00804696">
        <w:rPr>
          <w:rFonts w:ascii="Times New Roman" w:hAnsi="Times New Roman" w:cs="Times New Roman"/>
          <w:noProof/>
          <w:szCs w:val="24"/>
        </w:rPr>
        <w:tab/>
        <w:t xml:space="preserve">Soares BS, Eguchi K, Frohman LA. Tumor deletion mapping on chromosome 11q13 in eight families with isolated familial somatotropinoma and in 15 sporadic somatotropinomas. </w:t>
      </w:r>
      <w:r w:rsidRPr="003F2CAB">
        <w:rPr>
          <w:rFonts w:ascii="Times New Roman" w:hAnsi="Times New Roman" w:cs="Times New Roman"/>
          <w:i/>
          <w:noProof/>
          <w:szCs w:val="24"/>
        </w:rPr>
        <w:t>J Clin Endocrinol Metab.</w:t>
      </w:r>
      <w:r w:rsidRPr="00804696">
        <w:rPr>
          <w:rFonts w:ascii="Times New Roman" w:hAnsi="Times New Roman" w:cs="Times New Roman"/>
          <w:noProof/>
          <w:szCs w:val="24"/>
        </w:rPr>
        <w:t xml:space="preserve"> 2005;90(12):6580–7.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3. </w:t>
      </w:r>
      <w:r w:rsidRPr="00804696">
        <w:rPr>
          <w:rFonts w:ascii="Times New Roman" w:hAnsi="Times New Roman" w:cs="Times New Roman"/>
          <w:noProof/>
          <w:szCs w:val="24"/>
        </w:rPr>
        <w:tab/>
        <w:t xml:space="preserve">Leontiou CA, Gueorguiev M, van der Spuy J, Quinton R, Lolli F, Hassan S, Chahal HS, Igreja SC, Jordan S, Rowe J, Stolbrink M, Christian HC, Wray J, Bishop-Bailey D, Berney DM, Wass J a H, Popovic V, Ribeiro-Oliveira A, Gadelha MR, Monson JP, Akker S a, Davis JRE, Clayton RN, Yoshimoto K, Iwata T, Matsuno A, Eguchi K, Musat M, Flanagan D, Peters G, Bolger GB, Chapple JP, Frohman L a, Grossman AB, Korbonits M. The role of the aryl hydrocarbon receptor-interacting protein gene in familial and sporadic pituitary adenomas. </w:t>
      </w:r>
      <w:r w:rsidRPr="003F2CAB">
        <w:rPr>
          <w:rFonts w:ascii="Times New Roman" w:hAnsi="Times New Roman" w:cs="Times New Roman"/>
          <w:i/>
          <w:noProof/>
          <w:szCs w:val="24"/>
        </w:rPr>
        <w:t>J Clin Endocrinol Metab.</w:t>
      </w:r>
      <w:r w:rsidRPr="00804696">
        <w:rPr>
          <w:rFonts w:ascii="Times New Roman" w:hAnsi="Times New Roman" w:cs="Times New Roman"/>
          <w:noProof/>
          <w:szCs w:val="24"/>
        </w:rPr>
        <w:t xml:space="preserve"> 2008;93(6):2390–401.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4. </w:t>
      </w:r>
      <w:r w:rsidRPr="00804696">
        <w:rPr>
          <w:rFonts w:ascii="Times New Roman" w:hAnsi="Times New Roman" w:cs="Times New Roman"/>
          <w:noProof/>
          <w:szCs w:val="24"/>
        </w:rPr>
        <w:tab/>
        <w:t xml:space="preserve">Daly AF, Vanbellinghen J-F, Khoo SK, Jaffrain-Rea M-L, Naves LA, Guitelman MA, Murat A, Emy P, Gimenez-Roqueplo A-P, Tamburrano G, Raverot G, Barlier A, De Herder W, Penfornis A, Ciccarelli E, Estour B, Lecomte P, Gatta B, Chabre O, Sabaté MI, Bertagna X, Garcia Basavilbaso N, Stalldecker G, Colao A, Ferolla P, Wémeau J-L, Caron P, Sadoul J-L, Oneto A, Archambeaud F, Calender A, Sinilnikova O, Montañana CF, Cavagnini F, Hana V, Solano A, Delettieres D, Luccio-Camelo DC, Basso A, Rohmer V, Brue T, Bours V, Teh BT, Beckers A. Aryl hydrocarbon receptor-interacting protein gene mutations in familial isolated pituitary adenomas: analysis in 73 families. J </w:t>
      </w:r>
      <w:r w:rsidRPr="003F2CAB">
        <w:rPr>
          <w:rFonts w:ascii="Times New Roman" w:hAnsi="Times New Roman" w:cs="Times New Roman"/>
          <w:i/>
          <w:noProof/>
          <w:szCs w:val="24"/>
        </w:rPr>
        <w:t>Clin Endocrinol Metab.</w:t>
      </w:r>
      <w:r w:rsidRPr="00804696">
        <w:rPr>
          <w:rFonts w:ascii="Times New Roman" w:hAnsi="Times New Roman" w:cs="Times New Roman"/>
          <w:noProof/>
          <w:szCs w:val="24"/>
        </w:rPr>
        <w:t xml:space="preserve"> 2007;92(5):1891–6.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lastRenderedPageBreak/>
        <w:t xml:space="preserve">5. </w:t>
      </w:r>
      <w:r w:rsidRPr="00804696">
        <w:rPr>
          <w:rFonts w:ascii="Times New Roman" w:hAnsi="Times New Roman" w:cs="Times New Roman"/>
          <w:noProof/>
          <w:szCs w:val="24"/>
        </w:rPr>
        <w:tab/>
        <w:t xml:space="preserve">Cazabat L, Libè R, Perlemoine K, René-Corail F, Burnichon N, Gimenez-Roqueplo AP, Dupasquier-Fediaevsky L, Bertagna X, Clauser E, Chanson P, Bertherat J, Raffin-Sanson ML. Germline inactivating mutations of the aryl hydrocarbon receptor-interacting protein gene in a large cohort of sporadic acromegaly: Mutations are found in a subset of young patients with macroadenomas. </w:t>
      </w:r>
      <w:r w:rsidRPr="003F2CAB">
        <w:rPr>
          <w:rFonts w:ascii="Times New Roman" w:hAnsi="Times New Roman" w:cs="Times New Roman"/>
          <w:i/>
          <w:noProof/>
          <w:szCs w:val="24"/>
        </w:rPr>
        <w:t>Eur J Endocrinol.</w:t>
      </w:r>
      <w:r w:rsidRPr="00804696">
        <w:rPr>
          <w:rFonts w:ascii="Times New Roman" w:hAnsi="Times New Roman" w:cs="Times New Roman"/>
          <w:noProof/>
          <w:szCs w:val="24"/>
        </w:rPr>
        <w:t xml:space="preserve"> 2007;157(1):1–8.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6. </w:t>
      </w:r>
      <w:r w:rsidRPr="00804696">
        <w:rPr>
          <w:rFonts w:ascii="Times New Roman" w:hAnsi="Times New Roman" w:cs="Times New Roman"/>
          <w:noProof/>
          <w:szCs w:val="24"/>
        </w:rPr>
        <w:tab/>
        <w:t xml:space="preserve">Cazabat L, Bouligand J, Salenave S, Bernier M, Gaillard S, Parker F, Young J, Guiochon-Mantel A, Chanson P. Germline AIP mutations in apparently sporadic pituitary adenomas: Prevalence in a prospective single-center cohort of 443 patients. J </w:t>
      </w:r>
      <w:r w:rsidRPr="003F2CAB">
        <w:rPr>
          <w:rFonts w:ascii="Times New Roman" w:hAnsi="Times New Roman" w:cs="Times New Roman"/>
          <w:i/>
          <w:noProof/>
          <w:szCs w:val="24"/>
        </w:rPr>
        <w:t>Clin Endocrinol Metab</w:t>
      </w:r>
      <w:r w:rsidRPr="00804696">
        <w:rPr>
          <w:rFonts w:ascii="Times New Roman" w:hAnsi="Times New Roman" w:cs="Times New Roman"/>
          <w:noProof/>
          <w:szCs w:val="24"/>
        </w:rPr>
        <w:t xml:space="preserve">. 2012;97(4):663–70.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7. </w:t>
      </w:r>
      <w:r w:rsidRPr="00804696">
        <w:rPr>
          <w:rFonts w:ascii="Times New Roman" w:hAnsi="Times New Roman" w:cs="Times New Roman"/>
          <w:noProof/>
          <w:szCs w:val="24"/>
        </w:rPr>
        <w:tab/>
        <w:t xml:space="preserve">Martucci F, Trivellin G, Korbonits M. Familial isolated pituitary adenomas: An emerging clinical entity. </w:t>
      </w:r>
      <w:r w:rsidRPr="003F2CAB">
        <w:rPr>
          <w:rFonts w:ascii="Times New Roman" w:hAnsi="Times New Roman" w:cs="Times New Roman"/>
          <w:i/>
          <w:noProof/>
          <w:szCs w:val="24"/>
        </w:rPr>
        <w:t>J Endocrinol Invest.</w:t>
      </w:r>
      <w:r w:rsidRPr="00804696">
        <w:rPr>
          <w:rFonts w:ascii="Times New Roman" w:hAnsi="Times New Roman" w:cs="Times New Roman"/>
          <w:noProof/>
          <w:szCs w:val="24"/>
        </w:rPr>
        <w:t xml:space="preserve"> 2012 Dec 27;35(11):1003–14.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8. </w:t>
      </w:r>
      <w:r w:rsidRPr="00804696">
        <w:rPr>
          <w:rFonts w:ascii="Times New Roman" w:hAnsi="Times New Roman" w:cs="Times New Roman"/>
          <w:noProof/>
          <w:szCs w:val="24"/>
        </w:rPr>
        <w:tab/>
        <w:t xml:space="preserve">Georgitsi M, De Menis E, Cannavò S, Mäkinen MJ, Tuppurainen K, Pauletto P, Curtò L, Weil RJ, Paschke R, Zielinski G, Wasik A, Lubinski J, Vahteristo P, Karhu A, Aaltonen L a. Aryl hydrocarbon receptor interacting protein (AIP) gene mutation analysis in children and adolescents with sporadic pituitary adenomas. </w:t>
      </w:r>
      <w:r w:rsidRPr="003F2CAB">
        <w:rPr>
          <w:rFonts w:ascii="Times New Roman" w:hAnsi="Times New Roman" w:cs="Times New Roman"/>
          <w:i/>
          <w:noProof/>
          <w:szCs w:val="24"/>
        </w:rPr>
        <w:t>Clin Endocrinol (Oxf).</w:t>
      </w:r>
      <w:r w:rsidRPr="00804696">
        <w:rPr>
          <w:rFonts w:ascii="Times New Roman" w:hAnsi="Times New Roman" w:cs="Times New Roman"/>
          <w:noProof/>
          <w:szCs w:val="24"/>
        </w:rPr>
        <w:t xml:space="preserve"> 2008;69(4):621–7.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9. </w:t>
      </w:r>
      <w:r w:rsidRPr="00804696">
        <w:rPr>
          <w:rFonts w:ascii="Times New Roman" w:hAnsi="Times New Roman" w:cs="Times New Roman"/>
          <w:noProof/>
          <w:szCs w:val="24"/>
        </w:rPr>
        <w:tab/>
        <w:t xml:space="preserve">Hernández-Ramírez LC, Martucci F, Morgan RML, Trivellin G, Tilley D, Ramos-Guajardo N, Iacovazzo D, D’Acquisto F, Prodromou C, Korbonits M. Rapid Proteasomal Degradation of Mutant Proteins Is the Primary Mechanism Leading to Tumorigenesis in Patients With Missense AIP Mutations. </w:t>
      </w:r>
      <w:r w:rsidRPr="003F2CAB">
        <w:rPr>
          <w:rFonts w:ascii="Times New Roman" w:hAnsi="Times New Roman" w:cs="Times New Roman"/>
          <w:i/>
          <w:noProof/>
          <w:szCs w:val="24"/>
        </w:rPr>
        <w:t>J Clin Endocrinol Metab.</w:t>
      </w:r>
      <w:r w:rsidRPr="00804696">
        <w:rPr>
          <w:rFonts w:ascii="Times New Roman" w:hAnsi="Times New Roman" w:cs="Times New Roman"/>
          <w:noProof/>
          <w:szCs w:val="24"/>
        </w:rPr>
        <w:t xml:space="preserve"> 2016;101(8):3144–54.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0. </w:t>
      </w:r>
      <w:r w:rsidRPr="00804696">
        <w:rPr>
          <w:rFonts w:ascii="Times New Roman" w:hAnsi="Times New Roman" w:cs="Times New Roman"/>
          <w:noProof/>
          <w:szCs w:val="24"/>
        </w:rPr>
        <w:tab/>
        <w:t xml:space="preserve">Toledo R a, Lourenço DM, Liberman B, Cunha-Neto MBC, Cavalcanti MG, Moyses CB, Toledo SP a, Dahia PLM. Germline mutation in the aryl hydrocarbon receptor interacting protein gene in familial somatotropinoma. </w:t>
      </w:r>
      <w:r w:rsidRPr="003F2CAB">
        <w:rPr>
          <w:rFonts w:ascii="Times New Roman" w:hAnsi="Times New Roman" w:cs="Times New Roman"/>
          <w:i/>
          <w:noProof/>
          <w:szCs w:val="24"/>
        </w:rPr>
        <w:t xml:space="preserve">J Clin Endocrinol Metab. </w:t>
      </w:r>
      <w:r w:rsidRPr="00804696">
        <w:rPr>
          <w:rFonts w:ascii="Times New Roman" w:hAnsi="Times New Roman" w:cs="Times New Roman"/>
          <w:noProof/>
          <w:szCs w:val="24"/>
        </w:rPr>
        <w:t xml:space="preserve">2007;92(5):1934–7.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1. </w:t>
      </w:r>
      <w:r w:rsidRPr="00804696">
        <w:rPr>
          <w:rFonts w:ascii="Times New Roman" w:hAnsi="Times New Roman" w:cs="Times New Roman"/>
          <w:noProof/>
          <w:szCs w:val="24"/>
        </w:rPr>
        <w:tab/>
        <w:t xml:space="preserve">Guaraldi F, Corazzini V, Gallia GL, Grottoli S, Stals K, Dalantaeva N, Frohman LA, </w:t>
      </w:r>
      <w:r w:rsidRPr="00804696">
        <w:rPr>
          <w:rFonts w:ascii="Times New Roman" w:hAnsi="Times New Roman" w:cs="Times New Roman"/>
          <w:noProof/>
          <w:szCs w:val="24"/>
        </w:rPr>
        <w:lastRenderedPageBreak/>
        <w:t xml:space="preserve">Korbonits M, Salvatori R. Genetic analysis in a patient presenting with meningioma and familial isolated pituitary adenoma (FIPA) reveals selective involvement of the R81X mutation of the AIP gene in the pathogenesis of the pituitary tumor. </w:t>
      </w:r>
      <w:r w:rsidRPr="003F2CAB">
        <w:rPr>
          <w:rFonts w:ascii="Times New Roman" w:hAnsi="Times New Roman" w:cs="Times New Roman"/>
          <w:i/>
          <w:noProof/>
          <w:szCs w:val="24"/>
        </w:rPr>
        <w:t>Pituitary</w:t>
      </w:r>
      <w:r w:rsidRPr="00804696">
        <w:rPr>
          <w:rFonts w:ascii="Times New Roman" w:hAnsi="Times New Roman" w:cs="Times New Roman"/>
          <w:noProof/>
          <w:szCs w:val="24"/>
        </w:rPr>
        <w:t xml:space="preserve">. 2012 Dec 13;15(Suppl 1):61–7.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2. </w:t>
      </w:r>
      <w:r w:rsidRPr="00804696">
        <w:rPr>
          <w:rFonts w:ascii="Times New Roman" w:hAnsi="Times New Roman" w:cs="Times New Roman"/>
          <w:noProof/>
          <w:szCs w:val="24"/>
        </w:rPr>
        <w:tab/>
        <w:t xml:space="preserve">Luccio-Camelo DC, Une KN, Ferreira RES, Khoo SK, Nickolov R, Bronstein MD, Vaisman M, Teh BT, Frohman LA, Mendonça BB, Gadelha MR. A meiotic recombination in a new isolated familial somatotropinoma kindred. </w:t>
      </w:r>
      <w:r w:rsidRPr="003F2CAB">
        <w:rPr>
          <w:rFonts w:ascii="Times New Roman" w:hAnsi="Times New Roman" w:cs="Times New Roman"/>
          <w:i/>
          <w:noProof/>
          <w:szCs w:val="24"/>
        </w:rPr>
        <w:t xml:space="preserve">Eur J Endocrinol. </w:t>
      </w:r>
      <w:r w:rsidRPr="00804696">
        <w:rPr>
          <w:rFonts w:ascii="Times New Roman" w:hAnsi="Times New Roman" w:cs="Times New Roman"/>
          <w:noProof/>
          <w:szCs w:val="24"/>
        </w:rPr>
        <w:t xml:space="preserve">2004 May;150(5):643–8.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3. </w:t>
      </w:r>
      <w:r w:rsidRPr="00804696">
        <w:rPr>
          <w:rFonts w:ascii="Times New Roman" w:hAnsi="Times New Roman" w:cs="Times New Roman"/>
          <w:noProof/>
          <w:szCs w:val="24"/>
        </w:rPr>
        <w:tab/>
        <w:t xml:space="preserve">Gadelha MR, Prezant TR, Une KN, Glick RP, Moskal SF, Vaisman M, Melmed S, Kineman RD, Frohman LA. Loss of heterozygosity on chromosome 11q13 in two families with acromegaly/gigantism is independent of mutations of the multiple endocrine neoplasia type I gene. </w:t>
      </w:r>
      <w:r w:rsidRPr="003F2CAB">
        <w:rPr>
          <w:rFonts w:ascii="Times New Roman" w:hAnsi="Times New Roman" w:cs="Times New Roman"/>
          <w:i/>
          <w:noProof/>
          <w:szCs w:val="24"/>
        </w:rPr>
        <w:t>J Clin Endocrinol Metab.</w:t>
      </w:r>
      <w:r w:rsidRPr="00804696">
        <w:rPr>
          <w:rFonts w:ascii="Times New Roman" w:hAnsi="Times New Roman" w:cs="Times New Roman"/>
          <w:noProof/>
          <w:szCs w:val="24"/>
        </w:rPr>
        <w:t xml:space="preserve"> 1999 Jan;84(1):249–56.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4. </w:t>
      </w:r>
      <w:r w:rsidRPr="00804696">
        <w:rPr>
          <w:rFonts w:ascii="Times New Roman" w:hAnsi="Times New Roman" w:cs="Times New Roman"/>
          <w:noProof/>
          <w:szCs w:val="24"/>
        </w:rPr>
        <w:tab/>
        <w:t xml:space="preserve">Hernández-Ramírez LC, Gabrovska P, Dénes J, Stals K, Trivellin G, Tilley D, Ferraù F, Evanson J, Ellard S, Grossman AB, Roncaroli F, Gadelha MR, Korbonits M. Landscape of familial isolated and young-onset pituitary adenomas: prospective diagnosis in AIP mutation carriers. </w:t>
      </w:r>
      <w:r w:rsidRPr="003F2CAB">
        <w:rPr>
          <w:rFonts w:ascii="Times New Roman" w:hAnsi="Times New Roman" w:cs="Times New Roman"/>
          <w:i/>
          <w:noProof/>
          <w:szCs w:val="24"/>
        </w:rPr>
        <w:t>J Clin Endocrinol Metab.</w:t>
      </w:r>
      <w:r w:rsidRPr="00804696">
        <w:rPr>
          <w:rFonts w:ascii="Times New Roman" w:hAnsi="Times New Roman" w:cs="Times New Roman"/>
          <w:noProof/>
          <w:szCs w:val="24"/>
        </w:rPr>
        <w:t xml:space="preserve"> 2015;100(9):E1242–54.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5. </w:t>
      </w:r>
      <w:r w:rsidRPr="00804696">
        <w:rPr>
          <w:rFonts w:ascii="Times New Roman" w:hAnsi="Times New Roman" w:cs="Times New Roman"/>
          <w:noProof/>
          <w:szCs w:val="24"/>
        </w:rPr>
        <w:tab/>
        <w:t xml:space="preserve">Stratakis CA, Tichomirowa MA, Boikos S, Azevedo MF, Lodish M, Martari M, Verma S, Daly AF, Raygada M, Keil MF, Papademetriou J, Drori-Herishanu L, Horvath A, Tsang KM, Nesterova M, Franklin S, Vanbellinghen J-F, Bours V, Salvatori R, Beckers A. The role of germline AIP, MEN1, PRKAR1A, CDKN1B and CDKN2C mutations in causing pituitary adenomas in a large cohort of children, adolescents, and patients with genetic syndromes. </w:t>
      </w:r>
      <w:r w:rsidRPr="003F2CAB">
        <w:rPr>
          <w:rFonts w:ascii="Times New Roman" w:hAnsi="Times New Roman" w:cs="Times New Roman"/>
          <w:i/>
          <w:noProof/>
          <w:szCs w:val="24"/>
        </w:rPr>
        <w:t>Clin Genet.</w:t>
      </w:r>
      <w:r w:rsidRPr="00804696">
        <w:rPr>
          <w:rFonts w:ascii="Times New Roman" w:hAnsi="Times New Roman" w:cs="Times New Roman"/>
          <w:noProof/>
          <w:szCs w:val="24"/>
        </w:rPr>
        <w:t xml:space="preserve"> 2010;78(5):457–63.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6. </w:t>
      </w:r>
      <w:r w:rsidRPr="00804696">
        <w:rPr>
          <w:rFonts w:ascii="Times New Roman" w:hAnsi="Times New Roman" w:cs="Times New Roman"/>
          <w:noProof/>
          <w:szCs w:val="24"/>
        </w:rPr>
        <w:tab/>
        <w:t xml:space="preserve">McCarthy MI, Noonan K, Wass JAH, Monson JP. Familial acromegaly: studies in three families. </w:t>
      </w:r>
      <w:r w:rsidRPr="003F2CAB">
        <w:rPr>
          <w:rFonts w:ascii="Times New Roman" w:hAnsi="Times New Roman" w:cs="Times New Roman"/>
          <w:i/>
          <w:noProof/>
          <w:szCs w:val="24"/>
        </w:rPr>
        <w:t>Clin Endocrinol (Oxf)</w:t>
      </w:r>
      <w:r w:rsidRPr="00804696">
        <w:rPr>
          <w:rFonts w:ascii="Times New Roman" w:hAnsi="Times New Roman" w:cs="Times New Roman"/>
          <w:noProof/>
          <w:szCs w:val="24"/>
        </w:rPr>
        <w:t xml:space="preserve">. 1990 Jun;32(6):719–28.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7. </w:t>
      </w:r>
      <w:r w:rsidRPr="00804696">
        <w:rPr>
          <w:rFonts w:ascii="Times New Roman" w:hAnsi="Times New Roman" w:cs="Times New Roman"/>
          <w:noProof/>
          <w:szCs w:val="24"/>
        </w:rPr>
        <w:tab/>
        <w:t xml:space="preserve">Tichomirowa M a., Barlier A, Daly AF, Jaffrain-Rea ML, Ronchi C, Yaneva M, Urban JD, Petrossians P, Elenkova A, Tabarin A, Desailloud R, Maiter D, Schürmeyer T, Cozzi </w:t>
      </w:r>
      <w:r w:rsidRPr="00804696">
        <w:rPr>
          <w:rFonts w:ascii="Times New Roman" w:hAnsi="Times New Roman" w:cs="Times New Roman"/>
          <w:noProof/>
          <w:szCs w:val="24"/>
        </w:rPr>
        <w:lastRenderedPageBreak/>
        <w:t xml:space="preserve">R, Theodoropoulou M, Sievers C, Bernabeu I, Naves L a., Chabre O, Montañana CF, Hana V, Halaby G, Delemer B, Labarta Aizpún JI, Sonnet E, Ferrandez Longás Á, Hagelstein MT, Caron P, Stalla GK, Bours V, Zacharieva S, Spada A, Brue T, Beckers A. High prevalence of AIP gene mutations following focused screening in young patients with sporadic pituitary macroadenomas. </w:t>
      </w:r>
      <w:r w:rsidRPr="003F2CAB">
        <w:rPr>
          <w:rFonts w:ascii="Times New Roman" w:hAnsi="Times New Roman" w:cs="Times New Roman"/>
          <w:i/>
          <w:noProof/>
          <w:szCs w:val="24"/>
        </w:rPr>
        <w:t>Eur J Endocrinol.</w:t>
      </w:r>
      <w:r w:rsidRPr="00804696">
        <w:rPr>
          <w:rFonts w:ascii="Times New Roman" w:hAnsi="Times New Roman" w:cs="Times New Roman"/>
          <w:noProof/>
          <w:szCs w:val="24"/>
        </w:rPr>
        <w:t xml:space="preserve"> 2011;165(4):509–15.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8. </w:t>
      </w:r>
      <w:r w:rsidRPr="00804696">
        <w:rPr>
          <w:rFonts w:ascii="Times New Roman" w:hAnsi="Times New Roman" w:cs="Times New Roman"/>
          <w:noProof/>
          <w:szCs w:val="24"/>
        </w:rPr>
        <w:tab/>
        <w:t xml:space="preserve">Oriola J, Lucas T, Halperin I, Mora M, Perales MJ, Alvarez-Escolá C, Paz DM-N, Díaz Soto G, Salinas I, Julián MT, Olaizola I, Bernabeu I, Marazuela M, Puig-Domingo M. Germline mutations of AIP gene in somatotropinomas resistant to somatostatin analogues. </w:t>
      </w:r>
      <w:r w:rsidRPr="003F2CAB">
        <w:rPr>
          <w:rFonts w:ascii="Times New Roman" w:hAnsi="Times New Roman" w:cs="Times New Roman"/>
          <w:i/>
          <w:noProof/>
          <w:szCs w:val="24"/>
        </w:rPr>
        <w:t>Eur J Endocrinol.</w:t>
      </w:r>
      <w:r w:rsidRPr="00804696">
        <w:rPr>
          <w:rFonts w:ascii="Times New Roman" w:hAnsi="Times New Roman" w:cs="Times New Roman"/>
          <w:noProof/>
          <w:szCs w:val="24"/>
        </w:rPr>
        <w:t xml:space="preserve"> 2013;168(1):9–13.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19. </w:t>
      </w:r>
      <w:r w:rsidRPr="00804696">
        <w:rPr>
          <w:rFonts w:ascii="Times New Roman" w:hAnsi="Times New Roman" w:cs="Times New Roman"/>
          <w:noProof/>
          <w:szCs w:val="24"/>
        </w:rPr>
        <w:tab/>
        <w:t xml:space="preserve">Radian S, Diekmann Y, Gabrovska P, Holland B, Bradley L, Wallace H, Stals K, Bussell A-M, McGurren K, Cuesta M, Ryan AW, Herincs M, Hernández-Ramírez LC, Holland A, Samuels J, Aflorei ED, Barry S, Dénes J, Pernicova I, Stiles CE, Trivellin G, McCloskey R, Ajzensztejn M, Abid N, Akker SA, Mercado M, Cohen M, Thakker R V, Baldeweg S, Barkan A, Musat M, Levy M, Orme SM, Unterländer M, Burger J, Kumar A V, Ellard S, McPartlin J, McManus R, Linden GJ, Atkinson B, Balding DJ, Agha A, Thompson CJ, Hunter SJ, Thomas MG, Morrison PJ, Korbonits M. Increased Population Risk of AIP-Related Acromegaly and Gigantism in Ireland. </w:t>
      </w:r>
      <w:r w:rsidRPr="003F2CAB">
        <w:rPr>
          <w:rFonts w:ascii="Times New Roman" w:hAnsi="Times New Roman" w:cs="Times New Roman"/>
          <w:i/>
          <w:noProof/>
          <w:szCs w:val="24"/>
        </w:rPr>
        <w:t>Hum Mutat.</w:t>
      </w:r>
      <w:r w:rsidRPr="00804696">
        <w:rPr>
          <w:rFonts w:ascii="Times New Roman" w:hAnsi="Times New Roman" w:cs="Times New Roman"/>
          <w:noProof/>
          <w:szCs w:val="24"/>
        </w:rPr>
        <w:t xml:space="preserve"> 2017;38(1):78–85.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0. </w:t>
      </w:r>
      <w:r w:rsidRPr="00804696">
        <w:rPr>
          <w:rFonts w:ascii="Times New Roman" w:hAnsi="Times New Roman" w:cs="Times New Roman"/>
          <w:noProof/>
          <w:szCs w:val="24"/>
        </w:rPr>
        <w:tab/>
        <w:t xml:space="preserve">Jennings JE, Georgitsi M, Holdaway I, Daly AF, Tichomirowa M, Beckers A, Aaltonen LA, Karhu A, Cameron FJ. Aggressive pituitary adenomas occurring in young patients in a large Polynesian kindred with a germline R271W mutation in the AIP gene. </w:t>
      </w:r>
      <w:r w:rsidRPr="003F2CAB">
        <w:rPr>
          <w:rFonts w:ascii="Times New Roman" w:hAnsi="Times New Roman" w:cs="Times New Roman"/>
          <w:i/>
          <w:noProof/>
          <w:szCs w:val="24"/>
        </w:rPr>
        <w:t>Eur J Endocrinol.</w:t>
      </w:r>
      <w:r w:rsidRPr="00804696">
        <w:rPr>
          <w:rFonts w:ascii="Times New Roman" w:hAnsi="Times New Roman" w:cs="Times New Roman"/>
          <w:noProof/>
          <w:szCs w:val="24"/>
        </w:rPr>
        <w:t xml:space="preserve"> 2009 Nov 1;161(5):799–804.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1. </w:t>
      </w:r>
      <w:r w:rsidRPr="00804696">
        <w:rPr>
          <w:rFonts w:ascii="Times New Roman" w:hAnsi="Times New Roman" w:cs="Times New Roman"/>
          <w:noProof/>
          <w:szCs w:val="24"/>
        </w:rPr>
        <w:tab/>
        <w:t xml:space="preserve">Vierimaa O, Georgitsi M, Lehtonen R, Vahteristo P, Kokko A, Raitila A, Tuppurainen K, Ebeling TML, Salmela PI, Paschke R, Gündogdu S, De Menis E, Mäkinen MJ, Launonen V, Karhu A, Aaltonen LA. Pituitary adenoma predisposition caused by germline mutations in the AIP gene. </w:t>
      </w:r>
      <w:r w:rsidRPr="003F2CAB">
        <w:rPr>
          <w:rFonts w:ascii="Times New Roman" w:hAnsi="Times New Roman" w:cs="Times New Roman"/>
          <w:i/>
          <w:noProof/>
          <w:szCs w:val="24"/>
        </w:rPr>
        <w:t>Science</w:t>
      </w:r>
      <w:r w:rsidRPr="00804696">
        <w:rPr>
          <w:rFonts w:ascii="Times New Roman" w:hAnsi="Times New Roman" w:cs="Times New Roman"/>
          <w:noProof/>
          <w:szCs w:val="24"/>
        </w:rPr>
        <w:t xml:space="preserve">. 2006;312(5777):1228–30.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lastRenderedPageBreak/>
        <w:t xml:space="preserve">22. </w:t>
      </w:r>
      <w:r w:rsidRPr="00804696">
        <w:rPr>
          <w:rFonts w:ascii="Times New Roman" w:hAnsi="Times New Roman" w:cs="Times New Roman"/>
          <w:noProof/>
          <w:szCs w:val="24"/>
        </w:rPr>
        <w:tab/>
        <w:t xml:space="preserve">Georgitsi M, Raitila A, Karhu A, Tuppurainen K, Mäkinen MJ, Vierimaa O, Paschke R, Saeger W, van der Luijt RB, Sane T, Robledo M, De Menis E, Weil RJ, Wasik A, Zielinski G, Lucewicz O, Lubinski J, Launonen V, Vahteristo P, Aaltonen LA. Molecular diagnosis of pituitary adenoma predisposition caused by aryl hydrocarbon receptor-interacting protein gene mutations. </w:t>
      </w:r>
      <w:r w:rsidRPr="003F2CAB">
        <w:rPr>
          <w:rFonts w:ascii="Times New Roman" w:hAnsi="Times New Roman" w:cs="Times New Roman"/>
          <w:i/>
          <w:noProof/>
          <w:szCs w:val="24"/>
        </w:rPr>
        <w:t>Proc Natl Acad Sci U S A</w:t>
      </w:r>
      <w:r w:rsidRPr="00804696">
        <w:rPr>
          <w:rFonts w:ascii="Times New Roman" w:hAnsi="Times New Roman" w:cs="Times New Roman"/>
          <w:noProof/>
          <w:szCs w:val="24"/>
        </w:rPr>
        <w:t xml:space="preserve">. 2007;104(10):4101–5.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3. </w:t>
      </w:r>
      <w:r w:rsidRPr="00804696">
        <w:rPr>
          <w:rFonts w:ascii="Times New Roman" w:hAnsi="Times New Roman" w:cs="Times New Roman"/>
          <w:noProof/>
          <w:szCs w:val="24"/>
        </w:rPr>
        <w:tab/>
        <w:t xml:space="preserve">Raitila A, Georgitsi M, Karhu A, Tuppurainen K, Mäkinen MJ, Birkenkamp-Demtröder K, Salmenkivi K, Ørntoft TF, Arola J, Launonen V, Vahteristo P, Aaltonen LA. No evidence of somatic aryl hydrocarbon receptor interacting protein mutations in sporadic endocrine neoplasia. </w:t>
      </w:r>
      <w:r w:rsidRPr="003F2CAB">
        <w:rPr>
          <w:rFonts w:ascii="Times New Roman" w:hAnsi="Times New Roman" w:cs="Times New Roman"/>
          <w:i/>
          <w:noProof/>
          <w:szCs w:val="24"/>
        </w:rPr>
        <w:t>Endocr Relat Cancer.</w:t>
      </w:r>
      <w:r w:rsidRPr="00804696">
        <w:rPr>
          <w:rFonts w:ascii="Times New Roman" w:hAnsi="Times New Roman" w:cs="Times New Roman"/>
          <w:noProof/>
          <w:szCs w:val="24"/>
        </w:rPr>
        <w:t xml:space="preserve"> 2007 Sep 1;14(3):901–6.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4. </w:t>
      </w:r>
      <w:r w:rsidRPr="00804696">
        <w:rPr>
          <w:rFonts w:ascii="Times New Roman" w:hAnsi="Times New Roman" w:cs="Times New Roman"/>
          <w:noProof/>
          <w:szCs w:val="24"/>
        </w:rPr>
        <w:tab/>
        <w:t xml:space="preserve">Karaca Z, Taheri S, Tanriverdi F, Unluhizarci K, Kelestimur F. Prevalence of AIP mutations in a series of Turkish acromegalic patients: are synonymous AIP mutations relevant? </w:t>
      </w:r>
      <w:r w:rsidRPr="003F2CAB">
        <w:rPr>
          <w:rFonts w:ascii="Times New Roman" w:hAnsi="Times New Roman" w:cs="Times New Roman"/>
          <w:i/>
          <w:noProof/>
          <w:szCs w:val="24"/>
        </w:rPr>
        <w:t>Pituitary</w:t>
      </w:r>
      <w:r w:rsidRPr="00804696">
        <w:rPr>
          <w:rFonts w:ascii="Times New Roman" w:hAnsi="Times New Roman" w:cs="Times New Roman"/>
          <w:noProof/>
          <w:szCs w:val="24"/>
        </w:rPr>
        <w:t xml:space="preserve">. 2015;18(6):831–7.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5. </w:t>
      </w:r>
      <w:r w:rsidRPr="00804696">
        <w:rPr>
          <w:rFonts w:ascii="Times New Roman" w:hAnsi="Times New Roman" w:cs="Times New Roman"/>
          <w:noProof/>
          <w:szCs w:val="24"/>
        </w:rPr>
        <w:tab/>
        <w:t xml:space="preserve">Ramírez-Rentería C, Hernández-Ramírez LC, Portocarrero-Ortiz L, Vargas G, Melgar V, Espinosa E, Espinosa-de-los-Monteros AL, Sosa E, González B, Zúñiga S, Unterländer M, Burger J, Stals K, Bussell A-M, Ellard S, Dang M, Iacovazzo D, Kapur S, Gabrovska P, Radian S, Roncaroli F, Korbonits M, Mercado M. AIP mutations in young patients with acromegaly and the Tampico Giant: the Mexican experience. </w:t>
      </w:r>
      <w:r w:rsidRPr="003F2CAB">
        <w:rPr>
          <w:rFonts w:ascii="Times New Roman" w:hAnsi="Times New Roman" w:cs="Times New Roman"/>
          <w:i/>
          <w:noProof/>
          <w:szCs w:val="24"/>
        </w:rPr>
        <w:t>Endocrine.</w:t>
      </w:r>
      <w:r w:rsidRPr="00804696">
        <w:rPr>
          <w:rFonts w:ascii="Times New Roman" w:hAnsi="Times New Roman" w:cs="Times New Roman"/>
          <w:noProof/>
          <w:szCs w:val="24"/>
        </w:rPr>
        <w:t xml:space="preserve"> 2016;53(2):402–11.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6. </w:t>
      </w:r>
      <w:r w:rsidRPr="00804696">
        <w:rPr>
          <w:rFonts w:ascii="Times New Roman" w:hAnsi="Times New Roman" w:cs="Times New Roman"/>
          <w:noProof/>
          <w:szCs w:val="24"/>
        </w:rPr>
        <w:tab/>
        <w:t xml:space="preserve">Jones MK, Evans PJ, Jones IR, Thomas JP. Familial acromegaly. </w:t>
      </w:r>
      <w:r w:rsidRPr="003F2CAB">
        <w:rPr>
          <w:rFonts w:ascii="Times New Roman" w:hAnsi="Times New Roman" w:cs="Times New Roman"/>
          <w:i/>
          <w:noProof/>
          <w:szCs w:val="24"/>
        </w:rPr>
        <w:t>Clin Endocrinol (Oxf).</w:t>
      </w:r>
      <w:r w:rsidRPr="00804696">
        <w:rPr>
          <w:rFonts w:ascii="Times New Roman" w:hAnsi="Times New Roman" w:cs="Times New Roman"/>
          <w:noProof/>
          <w:szCs w:val="24"/>
        </w:rPr>
        <w:t xml:space="preserve"> 1984 Aug;20(3):355–8.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7. </w:t>
      </w:r>
      <w:r w:rsidRPr="00804696">
        <w:rPr>
          <w:rFonts w:ascii="Times New Roman" w:hAnsi="Times New Roman" w:cs="Times New Roman"/>
          <w:noProof/>
          <w:szCs w:val="24"/>
        </w:rPr>
        <w:tab/>
        <w:t xml:space="preserve">Cuny T, Pertuit M, Sahnoun-Fathallah M, Daly A, Occhi G, Odou MF, Tabarin A, Nunes ML, Delemer B, Rohmer V, Desailloud R, Kerlan V, Chabre O, Sadoul JL, Cogne M, Caron P, Cortet-Rudelli C, Lienhardt A, Raingeard I, Guedj AM, Brue T, Beckers A, Weryha G, Enjalbert A, Barlier A. Genetic analysis in young patients with sporadic pituitary macroadenomas: Besides AIP don’t forget MEN1 genetic analysis. </w:t>
      </w:r>
      <w:r w:rsidRPr="003F2CAB">
        <w:rPr>
          <w:rFonts w:ascii="Times New Roman" w:hAnsi="Times New Roman" w:cs="Times New Roman"/>
          <w:i/>
          <w:noProof/>
          <w:szCs w:val="24"/>
        </w:rPr>
        <w:lastRenderedPageBreak/>
        <w:t>Eur J Endocrinol.</w:t>
      </w:r>
      <w:r w:rsidRPr="00804696">
        <w:rPr>
          <w:rFonts w:ascii="Times New Roman" w:hAnsi="Times New Roman" w:cs="Times New Roman"/>
          <w:noProof/>
          <w:szCs w:val="24"/>
        </w:rPr>
        <w:t xml:space="preserve"> 2013;168(4):533–41.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szCs w:val="24"/>
        </w:rPr>
      </w:pPr>
      <w:r w:rsidRPr="00804696">
        <w:rPr>
          <w:rFonts w:ascii="Times New Roman" w:hAnsi="Times New Roman" w:cs="Times New Roman"/>
          <w:noProof/>
          <w:szCs w:val="24"/>
        </w:rPr>
        <w:t xml:space="preserve">28. </w:t>
      </w:r>
      <w:r w:rsidRPr="00804696">
        <w:rPr>
          <w:rFonts w:ascii="Times New Roman" w:hAnsi="Times New Roman" w:cs="Times New Roman"/>
          <w:noProof/>
          <w:szCs w:val="24"/>
        </w:rPr>
        <w:tab/>
        <w:t xml:space="preserve">Jorge BH, Agarwal SK, Lando VS, Salvatori R, Barbero RR, Abelin N, Levine MA, Marx SJ, Toledo SP. Study of the multiple endocrine neoplasia type 1, growth hormone-releasing hormone receptor, Gs alpha, and Gi2 alpha genes in isolated familial acromegaly. </w:t>
      </w:r>
      <w:r w:rsidRPr="003F2CAB">
        <w:rPr>
          <w:rFonts w:ascii="Times New Roman" w:hAnsi="Times New Roman" w:cs="Times New Roman"/>
          <w:i/>
          <w:noProof/>
          <w:szCs w:val="24"/>
        </w:rPr>
        <w:t>J Clin Endocrinol Metab.</w:t>
      </w:r>
      <w:r w:rsidRPr="00804696">
        <w:rPr>
          <w:rFonts w:ascii="Times New Roman" w:hAnsi="Times New Roman" w:cs="Times New Roman"/>
          <w:noProof/>
          <w:szCs w:val="24"/>
        </w:rPr>
        <w:t xml:space="preserve"> 2001 Feb;86(2):542–4. </w:t>
      </w:r>
    </w:p>
    <w:p w:rsidR="00804696" w:rsidRPr="00804696" w:rsidRDefault="00804696" w:rsidP="00804696">
      <w:pPr>
        <w:widowControl w:val="0"/>
        <w:autoSpaceDE w:val="0"/>
        <w:autoSpaceDN w:val="0"/>
        <w:adjustRightInd w:val="0"/>
        <w:spacing w:line="480" w:lineRule="auto"/>
        <w:ind w:left="640" w:hanging="640"/>
        <w:rPr>
          <w:rFonts w:ascii="Times New Roman" w:hAnsi="Times New Roman" w:cs="Times New Roman"/>
          <w:noProof/>
        </w:rPr>
      </w:pPr>
      <w:r w:rsidRPr="00804696">
        <w:rPr>
          <w:rFonts w:ascii="Times New Roman" w:hAnsi="Times New Roman" w:cs="Times New Roman"/>
          <w:noProof/>
          <w:szCs w:val="24"/>
        </w:rPr>
        <w:t xml:space="preserve">29. </w:t>
      </w:r>
      <w:r w:rsidRPr="00804696">
        <w:rPr>
          <w:rFonts w:ascii="Times New Roman" w:hAnsi="Times New Roman" w:cs="Times New Roman"/>
          <w:noProof/>
          <w:szCs w:val="24"/>
        </w:rPr>
        <w:tab/>
        <w:t xml:space="preserve">Occhi G, Trivellin G, Ceccato F, De Lazzari P, Giorgi G, Demattè S, Grimaldi F, Castello R, Davì M V., Arnaldi G, Salviati L, Opocher G, Mantero F, Scaroni C. Prevalence of AIP mutations in a large series of sporadic Italian acromegalic patients and evaluation of CDKN1B status in acromegalic patients with multiple endocrine neoplasia. </w:t>
      </w:r>
      <w:bookmarkStart w:id="0" w:name="_GoBack"/>
      <w:r w:rsidRPr="003F2CAB">
        <w:rPr>
          <w:rFonts w:ascii="Times New Roman" w:hAnsi="Times New Roman" w:cs="Times New Roman"/>
          <w:i/>
          <w:noProof/>
          <w:szCs w:val="24"/>
        </w:rPr>
        <w:t>Eur J Endocrinol.</w:t>
      </w:r>
      <w:bookmarkEnd w:id="0"/>
      <w:r w:rsidRPr="00804696">
        <w:rPr>
          <w:rFonts w:ascii="Times New Roman" w:hAnsi="Times New Roman" w:cs="Times New Roman"/>
          <w:noProof/>
          <w:szCs w:val="24"/>
        </w:rPr>
        <w:t xml:space="preserve"> 2010;163(3):369–76. </w:t>
      </w:r>
    </w:p>
    <w:p w:rsidR="00E37277" w:rsidRPr="003B2ACF" w:rsidRDefault="00E37277" w:rsidP="00B234E6">
      <w:pPr>
        <w:spacing w:line="480" w:lineRule="auto"/>
        <w:rPr>
          <w:rFonts w:ascii="Times New Roman" w:hAnsi="Times New Roman" w:cs="Times New Roman"/>
          <w:lang w:val="en-US"/>
        </w:rPr>
      </w:pPr>
      <w:r>
        <w:rPr>
          <w:rFonts w:ascii="Times New Roman" w:hAnsi="Times New Roman" w:cs="Times New Roman"/>
          <w:lang w:val="en-US"/>
        </w:rPr>
        <w:fldChar w:fldCharType="end"/>
      </w:r>
    </w:p>
    <w:sectPr w:rsidR="00E37277" w:rsidRPr="003B2AC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E6F"/>
    <w:rsid w:val="0006290A"/>
    <w:rsid w:val="003F2CAB"/>
    <w:rsid w:val="0046389D"/>
    <w:rsid w:val="00804696"/>
    <w:rsid w:val="00866BF0"/>
    <w:rsid w:val="009C1CA3"/>
    <w:rsid w:val="00B234E6"/>
    <w:rsid w:val="00C0678F"/>
    <w:rsid w:val="00E21E4E"/>
    <w:rsid w:val="00E27733"/>
    <w:rsid w:val="00E37277"/>
    <w:rsid w:val="00E912D9"/>
    <w:rsid w:val="00F26E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AF447B-F5BD-4FA4-A6C6-891F2A198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6E6F"/>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normal2">
    <w:name w:val="Plain Table 2"/>
    <w:basedOn w:val="Tablanormal"/>
    <w:uiPriority w:val="42"/>
    <w:rsid w:val="00F26E6F"/>
    <w:pPr>
      <w:spacing w:after="0" w:line="240" w:lineRule="auto"/>
    </w:pPr>
    <w:tblPr>
      <w:tblStyleRowBandSize w:val="1"/>
      <w:tblStyleColBandSize w:val="1"/>
      <w:tblBorders>
        <w:top w:val="single" w:sz="4" w:space="0" w:color="7F7F7F" w:themeColor="text1" w:themeTint="80"/>
        <w:bottom w:val="single" w:sz="4" w:space="0" w:color="7F7F7F" w:themeColor="text1" w:themeTint="80"/>
        <w:insideH w:val="single" w:sz="4" w:space="0" w:color="auto"/>
        <w:insideV w:val="single" w:sz="4"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7ED3E-685B-4E17-8072-5F2049C7F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50726</Words>
  <Characters>289139</Characters>
  <Application>Microsoft Office Word</Application>
  <DocSecurity>0</DocSecurity>
  <Lines>2409</Lines>
  <Paragraphs>6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9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sca caimari palou</dc:creator>
  <cp:keywords/>
  <dc:description/>
  <cp:lastModifiedBy>xisca caimari palou</cp:lastModifiedBy>
  <cp:revision>4</cp:revision>
  <dcterms:created xsi:type="dcterms:W3CDTF">2017-11-17T20:32:00Z</dcterms:created>
  <dcterms:modified xsi:type="dcterms:W3CDTF">2017-11-1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scampanet@hotmail.com@www.mendeley.com</vt:lpwstr>
  </property>
  <property fmtid="{D5CDD505-2E9C-101B-9397-08002B2CF9AE}" pid="4" name="Mendeley Citation Style_1">
    <vt:lpwstr>http://www.zotero.org/styles/vancouver-brackets-no-et-al</vt:lpwstr>
  </property>
  <property fmtid="{D5CDD505-2E9C-101B-9397-08002B2CF9AE}" pid="5" name="Mendeley Recent Style Id 0_1">
    <vt:lpwstr>http://csl.mendeley.com/styles/25069961/american-chemical-society</vt:lpwstr>
  </property>
  <property fmtid="{D5CDD505-2E9C-101B-9397-08002B2CF9AE}" pid="6" name="Mendeley Recent Style Name 0_1">
    <vt:lpwstr>American Chemical Society - xisca caimari</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medical-association-no-et-al</vt:lpwstr>
  </property>
  <property fmtid="{D5CDD505-2E9C-101B-9397-08002B2CF9AE}" pid="10" name="Mendeley Recent Style Name 2_1">
    <vt:lpwstr>American Medical Association (no "et al.")</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eart</vt:lpwstr>
  </property>
  <property fmtid="{D5CDD505-2E9C-101B-9397-08002B2CF9AE}" pid="14" name="Mendeley Recent Style Name 4_1">
    <vt:lpwstr>Heart</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vancouver</vt:lpwstr>
  </property>
  <property fmtid="{D5CDD505-2E9C-101B-9397-08002B2CF9AE}" pid="20" name="Mendeley Recent Style Name 7_1">
    <vt:lpwstr>Springer - Vancouver</vt:lpwstr>
  </property>
  <property fmtid="{D5CDD505-2E9C-101B-9397-08002B2CF9AE}" pid="21" name="Mendeley Recent Style Id 8_1">
    <vt:lpwstr>http://www.zotero.org/styles/the-journal-of-clinical-endocrinology-and-metabolism</vt:lpwstr>
  </property>
  <property fmtid="{D5CDD505-2E9C-101B-9397-08002B2CF9AE}" pid="22" name="Mendeley Recent Style Name 8_1">
    <vt:lpwstr>The Journal of Clinical Endocrinology &amp; Metabolism</vt:lpwstr>
  </property>
  <property fmtid="{D5CDD505-2E9C-101B-9397-08002B2CF9AE}" pid="23" name="Mendeley Recent Style Id 9_1">
    <vt:lpwstr>http://www.zotero.org/styles/vancouver-brackets-no-et-al</vt:lpwstr>
  </property>
  <property fmtid="{D5CDD505-2E9C-101B-9397-08002B2CF9AE}" pid="24" name="Mendeley Recent Style Name 9_1">
    <vt:lpwstr>Vancouver (brackets, no "et al.")</vt:lpwstr>
  </property>
</Properties>
</file>